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08120B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Name of </w:t>
      </w:r>
      <w:r w:rsidR="00B539AD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Journal</w:t>
      </w: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: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World Journal of Gastroenterology</w:t>
      </w:r>
    </w:p>
    <w:p w14:paraId="7EA8EE68" w14:textId="77777777" w:rsidR="00A109CD" w:rsidRPr="00CA27A4" w:rsidRDefault="00A109C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Manuscript NO: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53881</w:t>
      </w:r>
    </w:p>
    <w:p w14:paraId="31CF17C0" w14:textId="77777777" w:rsidR="00B539AD" w:rsidRPr="00CA27A4" w:rsidRDefault="00B539AD" w:rsidP="00CA27A4">
      <w:pPr>
        <w:snapToGrid w:val="0"/>
        <w:spacing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  <w:bookmarkStart w:id="0" w:name="OLE_LINK4"/>
      <w:r w:rsidRPr="00CA27A4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Manuscript Type</w:t>
      </w:r>
      <w:bookmarkEnd w:id="0"/>
      <w:r w:rsidRPr="00CA27A4">
        <w:rPr>
          <w:rFonts w:ascii="Book Antiqua" w:hAnsi="Book Antiqua" w:cs="Arial"/>
          <w:b/>
          <w:bCs/>
          <w:sz w:val="24"/>
          <w:szCs w:val="24"/>
        </w:rPr>
        <w:t xml:space="preserve">: </w:t>
      </w:r>
      <w:r w:rsidRPr="00CA27A4">
        <w:rPr>
          <w:rFonts w:ascii="Book Antiqua" w:hAnsi="Book Antiqua" w:cs="Arial"/>
          <w:bCs/>
          <w:sz w:val="24"/>
          <w:szCs w:val="24"/>
        </w:rPr>
        <w:t>MINIREVIEWS</w:t>
      </w:r>
    </w:p>
    <w:p w14:paraId="70CEDFE9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B70F291" w14:textId="75D1A03B" w:rsidR="00647C4D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rapeutic </w:t>
      </w:r>
      <w:r w:rsidR="00B539AD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advances </w:t>
      </w: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n </w:t>
      </w:r>
      <w:r w:rsidR="00B539AD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non</w:t>
      </w: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-alcoholic </w:t>
      </w:r>
      <w:r w:rsidR="00B539AD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fatty liver disease</w:t>
      </w:r>
      <w:r w:rsidR="00264F8B">
        <w:rPr>
          <w:rFonts w:ascii="Book Antiqua" w:hAnsi="Book Antiqua" w:cs="Times New Roman"/>
          <w:b/>
          <w:color w:val="000000" w:themeColor="text1"/>
          <w:sz w:val="24"/>
          <w:szCs w:val="24"/>
        </w:rPr>
        <w:t>: A</w:t>
      </w:r>
      <w:r w:rsidR="00264F8B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="00B539AD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microbiota</w:t>
      </w:r>
      <w:proofErr w:type="spellEnd"/>
      <w:r w:rsidR="007B6063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-centered </w:t>
      </w:r>
      <w:r w:rsidR="00B539AD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view</w:t>
      </w:r>
    </w:p>
    <w:p w14:paraId="47168782" w14:textId="77777777" w:rsidR="00056F2E" w:rsidRPr="00264F8B" w:rsidRDefault="00056F2E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659501B" w14:textId="51F1FC92" w:rsidR="00647C4D" w:rsidRPr="00CA27A4" w:rsidRDefault="00B539AD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en HT </w:t>
      </w:r>
      <w:r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bookmarkStart w:id="1" w:name="OLE_LINK23"/>
      <w:bookmarkStart w:id="2" w:name="OLE_LINK46"/>
      <w:proofErr w:type="spellStart"/>
      <w:r w:rsidR="00056F2E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targeted therapies </w:t>
      </w:r>
      <w:r w:rsidR="00264F8B">
        <w:rPr>
          <w:rFonts w:ascii="Book Antiqua" w:hAnsi="Book Antiqua" w:cs="Times New Roman"/>
          <w:color w:val="000000" w:themeColor="text1"/>
          <w:sz w:val="24"/>
          <w:szCs w:val="24"/>
        </w:rPr>
        <w:t>against</w:t>
      </w:r>
      <w:r w:rsidR="00264F8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NAFLD</w:t>
      </w:r>
      <w:bookmarkEnd w:id="1"/>
      <w:bookmarkEnd w:id="2"/>
    </w:p>
    <w:p w14:paraId="6B62F964" w14:textId="77777777" w:rsidR="00056F2E" w:rsidRPr="00CA27A4" w:rsidRDefault="00056F2E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F066C82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ui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ing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Chen, Hong-</w:t>
      </w:r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uang, Yong-</w:t>
      </w:r>
      <w:proofErr w:type="spellStart"/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>Qiang</w:t>
      </w:r>
      <w:proofErr w:type="spellEnd"/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,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ao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ng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Xu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, Yong-</w:t>
      </w:r>
      <w:proofErr w:type="spellStart"/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>Jian</w:t>
      </w:r>
      <w:proofErr w:type="spellEnd"/>
      <w:r w:rsidR="00B539A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Zhou</w:t>
      </w:r>
    </w:p>
    <w:p w14:paraId="447DA8BE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3BF61FC" w14:textId="77777777" w:rsidR="00647C4D" w:rsidRPr="00CA27A4" w:rsidRDefault="00B539A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Hui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-Ting Chen, Hong-Li Huang, Yong-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Qiang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Li, 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Hao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-Ming 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Xu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, Yong-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Jian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Zhou,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Department of Gastroenterology</w:t>
      </w:r>
      <w:r w:rsidR="00647C4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Hepatology</w:t>
      </w:r>
      <w:proofErr w:type="spellEnd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, Guangzhou First People's Hospital, School of Medicine,</w:t>
      </w:r>
      <w:r w:rsidR="00647C4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South China University of Technology</w:t>
      </w:r>
      <w:r w:rsidR="00647C4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Guangzhou</w:t>
      </w:r>
      <w:r w:rsidR="00384078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 510180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,</w:t>
      </w:r>
      <w:r w:rsidR="00647C4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Guangdong</w:t>
      </w:r>
      <w:r w:rsidR="001328F7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 Province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,</w:t>
      </w:r>
      <w:r w:rsidR="00647C4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China</w:t>
      </w:r>
    </w:p>
    <w:p w14:paraId="001EB5AD" w14:textId="77777777" w:rsidR="00B539AD" w:rsidRPr="00CA27A4" w:rsidRDefault="00B539AD" w:rsidP="00CA27A4">
      <w:pPr>
        <w:snapToGrid w:val="0"/>
        <w:spacing w:line="360" w:lineRule="auto"/>
        <w:jc w:val="both"/>
        <w:rPr>
          <w:rFonts w:ascii="Book Antiqua" w:eastAsia="Cambria" w:hAnsi="Book Antiqua" w:cs="Times New Roman"/>
          <w:color w:val="000000" w:themeColor="text1"/>
          <w:sz w:val="24"/>
          <w:szCs w:val="24"/>
          <w:vertAlign w:val="superscript"/>
        </w:rPr>
      </w:pPr>
    </w:p>
    <w:p w14:paraId="352C5902" w14:textId="77777777" w:rsidR="00647C4D" w:rsidRPr="001328F7" w:rsidRDefault="00B539A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Hui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-Ting Chen, Hong-Li Huang, Yong-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Qiang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Li, 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Hao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-Ming 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Xu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, Yong-</w:t>
      </w:r>
      <w:proofErr w:type="spellStart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Jian</w:t>
      </w:r>
      <w:proofErr w:type="spellEnd"/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Zhou,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Department of Gastroenterology and </w:t>
      </w:r>
      <w:proofErr w:type="spellStart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Hepatology</w:t>
      </w:r>
      <w:proofErr w:type="spellEnd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, Guangzhou Digestive Disease Center, Guangzhou First People’s Hospital, Guangzhou Medica</w:t>
      </w:r>
      <w:r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l University, Guangzhou</w:t>
      </w:r>
      <w:r w:rsidR="00DA3B3E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 510180</w:t>
      </w:r>
      <w:r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, </w:t>
      </w:r>
      <w:r w:rsidR="001328F7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Guangdong</w:t>
      </w:r>
      <w:r w:rsidR="001328F7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 Province</w:t>
      </w:r>
      <w:r w:rsidR="001328F7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,</w:t>
      </w:r>
      <w:r w:rsidR="001328F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328F7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China</w:t>
      </w:r>
    </w:p>
    <w:p w14:paraId="015F6D2F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44EC6290" w14:textId="75BA1371" w:rsidR="00A109CD" w:rsidRPr="00CA27A4" w:rsidRDefault="00A109CD" w:rsidP="00CA27A4">
      <w:pPr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Author contributions:</w:t>
      </w:r>
      <w:r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Chen HT performed the majority of the writing</w:t>
      </w:r>
      <w:r w:rsidR="00056F2E"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; Huang HL performed data </w:t>
      </w:r>
      <w:r w:rsidR="00264F8B" w:rsidRPr="00264F8B">
        <w:rPr>
          <w:rFonts w:ascii="Book Antiqua" w:hAnsi="Book Antiqua" w:cs="Times New Roman"/>
          <w:bCs/>
          <w:color w:val="000000" w:themeColor="text1"/>
          <w:sz w:val="24"/>
          <w:szCs w:val="24"/>
        </w:rPr>
        <w:t>acquisition</w:t>
      </w:r>
      <w:r w:rsidR="00264F8B" w:rsidRPr="00264F8B" w:rsidDel="00264F8B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056F2E"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and writing; Li YQ and </w:t>
      </w:r>
      <w:proofErr w:type="spellStart"/>
      <w:r w:rsidR="00056F2E"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>Xu</w:t>
      </w:r>
      <w:proofErr w:type="spellEnd"/>
      <w:r w:rsidR="00056F2E"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HM prepared the figure and table</w:t>
      </w:r>
      <w:r w:rsidR="00264F8B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and</w:t>
      </w:r>
      <w:r w:rsidR="00264F8B"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056F2E"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>coordinated the writing of the paper; Zhou YJ organized the interpretation of the data and revision of the article</w:t>
      </w:r>
    </w:p>
    <w:p w14:paraId="3B8E1AE3" w14:textId="77777777" w:rsidR="00A109CD" w:rsidRPr="00CA27A4" w:rsidRDefault="00A109CD" w:rsidP="00CA27A4">
      <w:pPr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55AA3CF9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Supported by</w:t>
      </w:r>
      <w:r w:rsidRPr="00CA27A4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Guangzhou General Science and Technology Project</w:t>
      </w:r>
      <w:r w:rsidR="00DA3B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ealth and Family Planning,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No.</w:t>
      </w:r>
      <w:r w:rsidR="00DA3B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201</w:t>
      </w:r>
      <w:r w:rsidR="00DA3B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91A011001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; Guangzhou Planned Pro</w:t>
      </w:r>
      <w:r w:rsidR="00DA3B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ject of Science and Technology, No. 201904010132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EF1F35F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3127854" w14:textId="55781847" w:rsidR="00647C4D" w:rsidRPr="00CA27A4" w:rsidRDefault="00C0684F" w:rsidP="00CA27A4">
      <w:pPr>
        <w:snapToGrid w:val="0"/>
        <w:spacing w:line="360" w:lineRule="auto"/>
        <w:jc w:val="both"/>
        <w:rPr>
          <w:rFonts w:ascii="Book Antiqua" w:eastAsia="Cambri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eastAsia="Cambria" w:hAnsi="Book Antiqua" w:cs="Times New Roman"/>
          <w:b/>
          <w:color w:val="000000" w:themeColor="text1"/>
          <w:sz w:val="24"/>
          <w:szCs w:val="24"/>
        </w:rPr>
        <w:lastRenderedPageBreak/>
        <w:t>Corresponding author</w:t>
      </w:r>
      <w:r w:rsidR="00647C4D" w:rsidRPr="00CA27A4">
        <w:rPr>
          <w:rFonts w:ascii="Book Antiqua" w:eastAsia="Cambria" w:hAnsi="Book Antiqua" w:cs="Times New Roman"/>
          <w:b/>
          <w:color w:val="000000" w:themeColor="text1"/>
          <w:sz w:val="24"/>
          <w:szCs w:val="24"/>
        </w:rPr>
        <w:t>:</w:t>
      </w:r>
      <w:r w:rsidR="00DA3B3E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647C4D"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val="en-GB"/>
        </w:rPr>
        <w:t>Yong</w:t>
      </w:r>
      <w:r w:rsidR="00DA3B3E"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val="en-GB"/>
        </w:rPr>
        <w:t>-</w:t>
      </w:r>
      <w:proofErr w:type="spellStart"/>
      <w:r w:rsidR="00DA3B3E"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val="en-GB"/>
        </w:rPr>
        <w:t>Jian</w:t>
      </w:r>
      <w:proofErr w:type="spellEnd"/>
      <w:r w:rsidR="00DA3B3E" w:rsidRPr="00CA27A4">
        <w:rPr>
          <w:rFonts w:ascii="Book Antiqua" w:eastAsia="Cambria" w:hAnsi="Book Antiqua" w:cs="Times New Roman"/>
          <w:b/>
          <w:bCs/>
          <w:color w:val="000000" w:themeColor="text1"/>
          <w:sz w:val="24"/>
          <w:szCs w:val="24"/>
          <w:lang w:val="en-GB"/>
        </w:rPr>
        <w:t xml:space="preserve"> </w:t>
      </w:r>
      <w:r w:rsidR="00647C4D"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val="en-GB"/>
        </w:rPr>
        <w:t>Zhou</w:t>
      </w:r>
      <w:r w:rsidR="00DA3B3E" w:rsidRPr="00CA27A4">
        <w:rPr>
          <w:rFonts w:ascii="Book Antiqua" w:eastAsia="Cambria" w:hAnsi="Book Antiqua" w:cs="Times New Roman"/>
          <w:b/>
          <w:color w:val="000000" w:themeColor="text1"/>
          <w:sz w:val="24"/>
          <w:szCs w:val="24"/>
          <w:lang w:val="en-GB"/>
        </w:rPr>
        <w:t>, MD, PhD, Professor,</w:t>
      </w:r>
      <w:r w:rsidR="00DA3B3E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 xml:space="preserve"> 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Department of Gastroenterology and </w:t>
      </w:r>
      <w:proofErr w:type="spellStart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Hepatology</w:t>
      </w:r>
      <w:proofErr w:type="spellEnd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 xml:space="preserve">, </w:t>
      </w:r>
      <w:r w:rsidR="00DA3B3E" w:rsidRPr="00CA27A4">
        <w:rPr>
          <w:rFonts w:ascii="Book Antiqua" w:eastAsia="Cambria" w:hAnsi="Book Antiqua" w:cs="Times New Roman"/>
          <w:color w:val="000000" w:themeColor="text1"/>
          <w:sz w:val="24"/>
          <w:szCs w:val="24"/>
        </w:rPr>
        <w:t>Guangzhou Institute of Digestive Disease, Guangzhou Medical University,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 xml:space="preserve"> No. 1</w:t>
      </w:r>
      <w:r w:rsidR="00264F8B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>,</w:t>
      </w:r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>Panfu</w:t>
      </w:r>
      <w:proofErr w:type="spellEnd"/>
      <w:r w:rsidR="00647C4D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 xml:space="preserve"> Road, Guangzhou</w:t>
      </w:r>
      <w:r w:rsidR="00DA3B3E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 xml:space="preserve"> 510180</w:t>
      </w:r>
      <w:r w:rsidR="00DA3B3E" w:rsidRPr="00CA27A4">
        <w:rPr>
          <w:rFonts w:ascii="Book Antiqua" w:eastAsia="宋体" w:hAnsi="Book Antiqua" w:cs="Times New Roman"/>
          <w:color w:val="000000" w:themeColor="text1"/>
          <w:sz w:val="24"/>
          <w:szCs w:val="24"/>
        </w:rPr>
        <w:t>, Guangdong Province, China.</w:t>
      </w:r>
      <w:r w:rsidR="00DA3B3E" w:rsidRPr="00CA27A4">
        <w:rPr>
          <w:rFonts w:ascii="Book Antiqua" w:eastAsia="Cambria" w:hAnsi="Book Antiqua" w:cs="Times New Roman"/>
          <w:color w:val="000000" w:themeColor="text1"/>
          <w:sz w:val="24"/>
          <w:szCs w:val="24"/>
          <w:lang w:val="en-GB"/>
        </w:rPr>
        <w:t xml:space="preserve"> </w:t>
      </w:r>
      <w:hyperlink r:id="rId8" w:history="1">
        <w:r w:rsidR="00DA3B3E" w:rsidRPr="00CA27A4">
          <w:rPr>
            <w:rFonts w:ascii="Book Antiqua" w:hAnsi="Book Antiqua" w:cs="Times New Roman"/>
            <w:color w:val="000000" w:themeColor="text1"/>
            <w:sz w:val="24"/>
            <w:szCs w:val="24"/>
            <w:u w:val="single"/>
          </w:rPr>
          <w:t>yjzhou@gzhmu.edu.cn</w:t>
        </w:r>
      </w:hyperlink>
    </w:p>
    <w:p w14:paraId="169EE8E3" w14:textId="77777777" w:rsidR="00B744ED" w:rsidRPr="00CA27A4" w:rsidRDefault="00B744E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GB"/>
        </w:rPr>
      </w:pPr>
    </w:p>
    <w:p w14:paraId="6959130C" w14:textId="77777777" w:rsidR="00DA3B3E" w:rsidRPr="00CA27A4" w:rsidRDefault="00DA3B3E" w:rsidP="00CA27A4">
      <w:pPr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A27A4">
        <w:rPr>
          <w:rFonts w:ascii="Book Antiqua" w:hAnsi="Book Antiqua"/>
          <w:b/>
          <w:sz w:val="24"/>
          <w:szCs w:val="24"/>
        </w:rPr>
        <w:t xml:space="preserve">Received: </w:t>
      </w:r>
      <w:r w:rsidR="00C00666" w:rsidRPr="00CA27A4">
        <w:rPr>
          <w:rFonts w:ascii="Book Antiqua" w:hAnsi="Book Antiqua"/>
          <w:sz w:val="24"/>
          <w:szCs w:val="24"/>
        </w:rPr>
        <w:t>December 31</w:t>
      </w:r>
      <w:r w:rsidRPr="00CA27A4">
        <w:rPr>
          <w:rFonts w:ascii="Book Antiqua" w:hAnsi="Book Antiqua"/>
          <w:sz w:val="24"/>
          <w:szCs w:val="24"/>
        </w:rPr>
        <w:t>, 20</w:t>
      </w:r>
      <w:r w:rsidR="00C00666" w:rsidRPr="00CA27A4">
        <w:rPr>
          <w:rFonts w:ascii="Book Antiqua" w:hAnsi="Book Antiqua"/>
          <w:sz w:val="24"/>
          <w:szCs w:val="24"/>
        </w:rPr>
        <w:t>19</w:t>
      </w:r>
    </w:p>
    <w:p w14:paraId="193C913F" w14:textId="77777777" w:rsidR="00DA3B3E" w:rsidRPr="00CA27A4" w:rsidRDefault="00DA3B3E" w:rsidP="00CA27A4">
      <w:pPr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A27A4">
        <w:rPr>
          <w:rFonts w:ascii="Book Antiqua" w:hAnsi="Book Antiqua"/>
          <w:b/>
          <w:sz w:val="24"/>
          <w:szCs w:val="24"/>
        </w:rPr>
        <w:t xml:space="preserve">Revised: </w:t>
      </w:r>
      <w:r w:rsidR="00981D60" w:rsidRPr="00CA27A4">
        <w:rPr>
          <w:rFonts w:ascii="Book Antiqua" w:hAnsi="Book Antiqua"/>
          <w:sz w:val="24"/>
          <w:szCs w:val="24"/>
        </w:rPr>
        <w:t>March 26</w:t>
      </w:r>
      <w:r w:rsidRPr="00CA27A4">
        <w:rPr>
          <w:rFonts w:ascii="Book Antiqua" w:hAnsi="Book Antiqua"/>
          <w:sz w:val="24"/>
          <w:szCs w:val="24"/>
        </w:rPr>
        <w:t>, 2020</w:t>
      </w:r>
    </w:p>
    <w:p w14:paraId="439CE837" w14:textId="7395623F" w:rsidR="00DA3B3E" w:rsidRPr="00CA27A4" w:rsidRDefault="00DA3B3E" w:rsidP="00CA27A4">
      <w:pPr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CA27A4">
        <w:rPr>
          <w:rFonts w:ascii="Book Antiqua" w:hAnsi="Book Antiqua"/>
          <w:b/>
          <w:sz w:val="24"/>
          <w:szCs w:val="24"/>
        </w:rPr>
        <w:t>Accepted:</w:t>
      </w:r>
      <w:r w:rsidR="00635D89" w:rsidRPr="00635D89">
        <w:t xml:space="preserve"> </w:t>
      </w:r>
      <w:r w:rsidR="00635D89" w:rsidRPr="00635D89">
        <w:rPr>
          <w:rFonts w:ascii="Book Antiqua" w:hAnsi="Book Antiqua"/>
          <w:bCs/>
          <w:sz w:val="24"/>
          <w:szCs w:val="24"/>
        </w:rPr>
        <w:t>April 4, 2020</w:t>
      </w:r>
      <w:r w:rsidRPr="00635D89">
        <w:rPr>
          <w:rFonts w:ascii="Book Antiqua" w:hAnsi="Book Antiqua"/>
          <w:bCs/>
          <w:sz w:val="24"/>
          <w:szCs w:val="24"/>
        </w:rPr>
        <w:t xml:space="preserve"> </w:t>
      </w:r>
    </w:p>
    <w:p w14:paraId="75856702" w14:textId="77CFF3F2" w:rsidR="00DA3B3E" w:rsidRPr="00CA27A4" w:rsidRDefault="00DA3B3E" w:rsidP="00CA27A4">
      <w:pPr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A27A4">
        <w:rPr>
          <w:rFonts w:ascii="Book Antiqua" w:hAnsi="Book Antiqua"/>
          <w:b/>
          <w:sz w:val="24"/>
          <w:szCs w:val="24"/>
        </w:rPr>
        <w:t xml:space="preserve">Published online: </w:t>
      </w:r>
      <w:r w:rsidR="00E077C1" w:rsidRPr="00E077C1">
        <w:rPr>
          <w:rFonts w:ascii="Book Antiqua" w:hAnsi="Book Antiqua"/>
          <w:sz w:val="24"/>
          <w:szCs w:val="24"/>
        </w:rPr>
        <w:t>April 28, 2020</w:t>
      </w:r>
    </w:p>
    <w:p w14:paraId="19CDC08C" w14:textId="77777777" w:rsidR="00DA3B3E" w:rsidRPr="00CA27A4" w:rsidRDefault="00DA3B3E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GB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  <w:lang w:val="en-GB"/>
        </w:rPr>
        <w:br w:type="page"/>
      </w:r>
    </w:p>
    <w:p w14:paraId="0560886A" w14:textId="77777777" w:rsidR="00615882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14:paraId="635DFDE8" w14:textId="1053F17D" w:rsidR="00AD0DC7" w:rsidRPr="00CA27A4" w:rsidRDefault="004E4469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on-alcoholi</w:t>
      </w:r>
      <w:r w:rsidR="004B705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 fatty liver disease (NAFLD)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a highly prevalen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bolic </w:t>
      </w:r>
      <w:r w:rsidR="007D43F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order 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adily increasing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idence rates worldwid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specially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est.</w:t>
      </w:r>
      <w:r w:rsidR="00CF7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> 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e are no drugs available at present to treat NAFLD, and the</w:t>
      </w:r>
      <w:r w:rsidR="005A4C2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imary </w:t>
      </w:r>
      <w:r w:rsidR="005A4C24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utic options include </w:t>
      </w:r>
      <w:r w:rsidR="005A4C2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ight loss and 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5A4C24" w:rsidRPr="00CA27A4">
        <w:rPr>
          <w:rFonts w:ascii="Book Antiqua" w:hAnsi="Book Antiqua" w:cs="Times New Roman"/>
          <w:color w:val="000000" w:themeColor="text1"/>
          <w:sz w:val="24"/>
          <w:szCs w:val="24"/>
        </w:rPr>
        <w:t>combin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ion of healthy diet and exercise. </w:t>
      </w:r>
      <w:r w:rsidR="005A4C2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fore, </w:t>
      </w:r>
      <w:r w:rsidR="006019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vel interventions are required that can target the underlying risk factors. </w:t>
      </w:r>
      <w:r w:rsidR="00C85581" w:rsidRPr="00CA27A4">
        <w:rPr>
          <w:rFonts w:ascii="Book Antiqua" w:hAnsi="Book Antiqua" w:cs="Times New Roman"/>
          <w:sz w:val="24"/>
          <w:szCs w:val="24"/>
        </w:rPr>
        <w:t>G</w:t>
      </w:r>
      <w:r w:rsidR="00D7745E" w:rsidRPr="00CA27A4">
        <w:rPr>
          <w:rFonts w:ascii="Book Antiqua" w:hAnsi="Book Antiqua" w:cs="Times New Roman"/>
          <w:sz w:val="24"/>
          <w:szCs w:val="24"/>
        </w:rPr>
        <w:t xml:space="preserve">ut </w:t>
      </w:r>
      <w:proofErr w:type="spellStart"/>
      <w:r w:rsidR="00D7745E" w:rsidRPr="00CA27A4">
        <w:rPr>
          <w:rFonts w:ascii="Book Antiqua" w:hAnsi="Book Antiqua" w:cs="Times New Roman"/>
          <w:sz w:val="24"/>
          <w:szCs w:val="24"/>
        </w:rPr>
        <w:t>microbiota</w:t>
      </w:r>
      <w:proofErr w:type="spellEnd"/>
      <w:r w:rsidR="00D7745E" w:rsidRPr="00CA27A4">
        <w:rPr>
          <w:rFonts w:ascii="Book Antiqua" w:hAnsi="Book Antiqua" w:cs="Times New Roman"/>
          <w:sz w:val="24"/>
          <w:szCs w:val="24"/>
        </w:rPr>
        <w:t xml:space="preserve"> is an “invisible organ” </w:t>
      </w:r>
      <w:r w:rsidR="00601920" w:rsidRPr="00CA27A4">
        <w:rPr>
          <w:rFonts w:ascii="Book Antiqua" w:hAnsi="Book Antiqua" w:cs="Times New Roman"/>
          <w:sz w:val="24"/>
          <w:szCs w:val="24"/>
        </w:rPr>
        <w:t xml:space="preserve">of the human body </w:t>
      </w:r>
      <w:r w:rsidR="00EC404B" w:rsidRPr="00CA27A4">
        <w:rPr>
          <w:rFonts w:ascii="Book Antiqua" w:hAnsi="Book Antiqua" w:cs="Times New Roman"/>
          <w:sz w:val="24"/>
          <w:szCs w:val="24"/>
        </w:rPr>
        <w:t xml:space="preserve">and vital for normal metabolism and </w:t>
      </w:r>
      <w:proofErr w:type="spellStart"/>
      <w:r w:rsidR="00EC404B" w:rsidRPr="00CA27A4">
        <w:rPr>
          <w:rFonts w:ascii="Book Antiqua" w:hAnsi="Book Antiqua" w:cs="Times New Roman"/>
          <w:sz w:val="24"/>
          <w:szCs w:val="24"/>
        </w:rPr>
        <w:t>immuno</w:t>
      </w:r>
      <w:proofErr w:type="spellEnd"/>
      <w:r w:rsidR="00EC404B" w:rsidRPr="00CA27A4">
        <w:rPr>
          <w:rFonts w:ascii="Book Antiqua" w:hAnsi="Book Antiqua" w:cs="Times New Roman"/>
          <w:sz w:val="24"/>
          <w:szCs w:val="24"/>
        </w:rPr>
        <w:t>-modulation</w:t>
      </w:r>
      <w:r w:rsidR="00D7745E" w:rsidRPr="00CA27A4">
        <w:rPr>
          <w:rFonts w:ascii="Book Antiqua" w:hAnsi="Book Antiqua" w:cs="Times New Roman"/>
          <w:sz w:val="24"/>
          <w:szCs w:val="24"/>
        </w:rPr>
        <w:t xml:space="preserve">. The number and diversity of microbes differ </w:t>
      </w:r>
      <w:r w:rsidR="002F1D4D" w:rsidRPr="00CA27A4">
        <w:rPr>
          <w:rFonts w:ascii="Book Antiqua" w:hAnsi="Book Antiqua" w:cs="Times New Roman"/>
          <w:sz w:val="24"/>
          <w:szCs w:val="24"/>
        </w:rPr>
        <w:t>across the</w:t>
      </w:r>
      <w:r w:rsidR="00D7745E" w:rsidRPr="00CA27A4">
        <w:rPr>
          <w:rFonts w:ascii="Book Antiqua" w:hAnsi="Book Antiqua" w:cs="Times New Roman"/>
          <w:sz w:val="24"/>
          <w:szCs w:val="24"/>
        </w:rPr>
        <w:t xml:space="preserve"> gastrointestinal tract</w:t>
      </w:r>
      <w:r w:rsidR="004234DD" w:rsidRPr="00CA27A4">
        <w:rPr>
          <w:rFonts w:ascii="Book Antiqua" w:hAnsi="Book Antiqua" w:cs="Times New Roman"/>
          <w:sz w:val="24"/>
          <w:szCs w:val="24"/>
        </w:rPr>
        <w:t xml:space="preserve"> from</w:t>
      </w:r>
      <w:r w:rsidR="002F1D4D" w:rsidRPr="00CA27A4">
        <w:rPr>
          <w:rFonts w:ascii="Book Antiqua" w:hAnsi="Book Antiqua" w:cs="Times New Roman"/>
          <w:sz w:val="24"/>
          <w:szCs w:val="24"/>
        </w:rPr>
        <w:t xml:space="preserve"> the</w:t>
      </w:r>
      <w:r w:rsidR="004234DD" w:rsidRPr="00CA27A4">
        <w:rPr>
          <w:rFonts w:ascii="Book Antiqua" w:hAnsi="Book Antiqua" w:cs="Times New Roman"/>
          <w:sz w:val="24"/>
          <w:szCs w:val="24"/>
        </w:rPr>
        <w:t xml:space="preserve"> mouth to </w:t>
      </w:r>
      <w:r w:rsidR="002F1D4D" w:rsidRPr="00CA27A4">
        <w:rPr>
          <w:rFonts w:ascii="Book Antiqua" w:hAnsi="Book Antiqua" w:cs="Times New Roman"/>
          <w:sz w:val="24"/>
          <w:szCs w:val="24"/>
        </w:rPr>
        <w:t xml:space="preserve">the </w:t>
      </w:r>
      <w:r w:rsidR="004234DD" w:rsidRPr="00CA27A4">
        <w:rPr>
          <w:rFonts w:ascii="Book Antiqua" w:hAnsi="Book Antiqua" w:cs="Times New Roman"/>
          <w:sz w:val="24"/>
          <w:szCs w:val="24"/>
        </w:rPr>
        <w:t>anus</w:t>
      </w:r>
      <w:r w:rsidR="00D7745E" w:rsidRPr="00CA27A4">
        <w:rPr>
          <w:rFonts w:ascii="Book Antiqua" w:hAnsi="Book Antiqua" w:cs="Times New Roman"/>
          <w:sz w:val="24"/>
          <w:szCs w:val="24"/>
        </w:rPr>
        <w:t xml:space="preserve">, and </w:t>
      </w:r>
      <w:r w:rsidR="002F1D4D" w:rsidRPr="00CA27A4">
        <w:rPr>
          <w:rFonts w:ascii="Book Antiqua" w:hAnsi="Book Antiqua" w:cs="Times New Roman"/>
          <w:sz w:val="24"/>
          <w:szCs w:val="24"/>
        </w:rPr>
        <w:t xml:space="preserve">is most abundant in the </w:t>
      </w:r>
      <w:r w:rsidR="00D7745E" w:rsidRPr="00CA27A4">
        <w:rPr>
          <w:rFonts w:ascii="Book Antiqua" w:hAnsi="Book Antiqua" w:cs="Times New Roman"/>
          <w:sz w:val="24"/>
          <w:szCs w:val="24"/>
        </w:rPr>
        <w:t xml:space="preserve">intestine. </w:t>
      </w:r>
      <w:r w:rsidR="00CF0B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nce </w:t>
      </w:r>
      <w:proofErr w:type="spellStart"/>
      <w:r w:rsidR="00CF0B91"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regulated</w:t>
      </w:r>
      <w:proofErr w:type="spellEnd"/>
      <w:r w:rsidR="00CF0B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407E1" w:rsidRPr="00CA27A4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ut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D71CE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an underlying pathological factor of </w:t>
      </w:r>
      <w:r w:rsidR="009407E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FLD, </w:t>
      </w:r>
      <w:r w:rsidR="00CF0B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is a viabl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apeutic target 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can be </w:t>
      </w:r>
      <w:r w:rsidR="00CF0B91" w:rsidRPr="00CA27A4">
        <w:rPr>
          <w:rFonts w:ascii="Book Antiqua" w:hAnsi="Book Antiqua" w:cs="Times New Roman"/>
          <w:color w:val="000000" w:themeColor="text1"/>
          <w:sz w:val="24"/>
          <w:szCs w:val="24"/>
        </w:rPr>
        <w:t>modulat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d </w:t>
      </w:r>
      <w:r w:rsidR="00984EA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tibiotics, probiotics, prebiotics, </w:t>
      </w:r>
      <w:proofErr w:type="spellStart"/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fecal </w:t>
      </w:r>
      <w:proofErr w:type="spellStart"/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ation</w:t>
      </w:r>
      <w:r w:rsidR="00264F8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0B91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 microbial</w:t>
      </w:r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bolites. In this review, we</w:t>
      </w:r>
      <w:r w:rsidR="00264F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>summarize the most re</w:t>
      </w:r>
      <w:r w:rsidR="00251B4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nt advances in gut </w:t>
      </w:r>
      <w:proofErr w:type="spellStart"/>
      <w:r w:rsidR="00251B4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7220EE"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rgeted therapies </w:t>
      </w:r>
      <w:r w:rsidR="007220EE" w:rsidRPr="00CA27A4">
        <w:rPr>
          <w:rFonts w:ascii="Book Antiqua" w:hAnsi="Book Antiqua" w:cs="Times New Roman"/>
          <w:color w:val="000000" w:themeColor="text1"/>
          <w:sz w:val="24"/>
          <w:szCs w:val="24"/>
        </w:rPr>
        <w:t>against</w:t>
      </w:r>
      <w:r w:rsidR="00376B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FLD</w:t>
      </w:r>
      <w:r w:rsidR="00E1347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clinical and experimental studies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>critical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valuat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vel targets and strategies for treat</w:t>
      </w:r>
      <w:r w:rsidR="00D218AA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FLD.</w:t>
      </w:r>
    </w:p>
    <w:p w14:paraId="27E29E5A" w14:textId="77777777" w:rsidR="00407CA6" w:rsidRPr="00CA27A4" w:rsidRDefault="00407CA6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3BE199D8" w14:textId="77777777" w:rsidR="002A39B5" w:rsidRPr="00CA27A4" w:rsidRDefault="002A39B5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CCE8CF" w:themeFill="background1"/>
        </w:rPr>
        <w:t>Key</w:t>
      </w:r>
      <w:r w:rsidR="00981D60" w:rsidRPr="00CA27A4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CCE8CF" w:themeFill="background1"/>
        </w:rPr>
        <w:t xml:space="preserve"> </w:t>
      </w: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CCE8CF" w:themeFill="background1"/>
        </w:rPr>
        <w:t xml:space="preserve">words: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n-alcoholic fatty liver disease; Gut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Probiotics; Prebiotics; Fecal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ation; Metabolites</w:t>
      </w:r>
    </w:p>
    <w:p w14:paraId="58D7C151" w14:textId="77777777" w:rsidR="002A39B5" w:rsidRPr="00CA27A4" w:rsidRDefault="002A39B5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227A6F78" w14:textId="1151FE20" w:rsidR="00E077C1" w:rsidRDefault="00981D60" w:rsidP="00E077C1">
      <w:pPr>
        <w:snapToGrid w:val="0"/>
        <w:spacing w:line="360" w:lineRule="auto"/>
        <w:jc w:val="both"/>
        <w:rPr>
          <w:rFonts w:ascii="Book Antiqua" w:eastAsia="宋体" w:hAnsi="Book Antiqua" w:cs="Times New Roman" w:hint="eastAsia"/>
          <w:sz w:val="24"/>
          <w:szCs w:val="24"/>
        </w:rPr>
      </w:pPr>
      <w:bookmarkStart w:id="3" w:name="OLE_LINK47"/>
      <w:bookmarkStart w:id="4" w:name="OLE_LINK48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en HT, Huang HL, Li YQ,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Xu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M, Zhou YJ. Therapeutic advances in non-alcoholic fatty liver disease</w:t>
      </w:r>
      <w:r w:rsidR="00264F8B">
        <w:rPr>
          <w:rFonts w:ascii="Book Antiqua" w:hAnsi="Book Antiqua" w:cs="Times New Roman"/>
          <w:color w:val="000000" w:themeColor="text1"/>
          <w:sz w:val="24"/>
          <w:szCs w:val="24"/>
        </w:rPr>
        <w:t>: A</w:t>
      </w:r>
      <w:r w:rsidR="00264F8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centered view. </w:t>
      </w:r>
      <w:r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Gastroenterol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077C1" w:rsidRPr="00DF6B65">
        <w:rPr>
          <w:rFonts w:ascii="Book Antiqua" w:eastAsia="宋体" w:hAnsi="Book Antiqua" w:cs="Times New Roman"/>
          <w:sz w:val="24"/>
          <w:szCs w:val="24"/>
        </w:rPr>
        <w:t xml:space="preserve">2020; 26(16): </w:t>
      </w:r>
      <w:r w:rsidR="00E077C1">
        <w:rPr>
          <w:rFonts w:ascii="Book Antiqua" w:eastAsia="宋体" w:hAnsi="Book Antiqua" w:cs="Times New Roman" w:hint="eastAsia"/>
          <w:sz w:val="24"/>
          <w:szCs w:val="24"/>
        </w:rPr>
        <w:t>19</w:t>
      </w:r>
      <w:bookmarkStart w:id="5" w:name="_GoBack"/>
      <w:bookmarkEnd w:id="5"/>
      <w:r w:rsidR="00E077C1">
        <w:rPr>
          <w:rFonts w:ascii="Book Antiqua" w:eastAsia="宋体" w:hAnsi="Book Antiqua" w:cs="Times New Roman" w:hint="eastAsia"/>
          <w:sz w:val="24"/>
          <w:szCs w:val="24"/>
        </w:rPr>
        <w:t>01</w:t>
      </w:r>
      <w:r w:rsidR="00E077C1" w:rsidRPr="00DF6B65">
        <w:rPr>
          <w:rFonts w:ascii="Book Antiqua" w:eastAsia="宋体" w:hAnsi="Book Antiqua" w:cs="Times New Roman"/>
          <w:sz w:val="24"/>
          <w:szCs w:val="24"/>
        </w:rPr>
        <w:t>-</w:t>
      </w:r>
      <w:r w:rsidR="00E077C1">
        <w:rPr>
          <w:rFonts w:ascii="Book Antiqua" w:eastAsia="宋体" w:hAnsi="Book Antiqua" w:cs="Times New Roman" w:hint="eastAsia"/>
          <w:sz w:val="24"/>
          <w:szCs w:val="24"/>
        </w:rPr>
        <w:t>1911</w:t>
      </w:r>
    </w:p>
    <w:p w14:paraId="4E1311A7" w14:textId="2834CE68" w:rsidR="00E077C1" w:rsidRDefault="00E077C1" w:rsidP="00E077C1">
      <w:pPr>
        <w:snapToGrid w:val="0"/>
        <w:spacing w:line="360" w:lineRule="auto"/>
        <w:jc w:val="both"/>
        <w:rPr>
          <w:rFonts w:ascii="Book Antiqua" w:eastAsia="宋体" w:hAnsi="Book Antiqua" w:cs="Times New Roman" w:hint="eastAsia"/>
          <w:sz w:val="24"/>
          <w:szCs w:val="24"/>
        </w:rPr>
      </w:pPr>
      <w:r w:rsidRPr="00DF6B65">
        <w:rPr>
          <w:rFonts w:ascii="Book Antiqua" w:eastAsia="宋体" w:hAnsi="Book Antiqua" w:cs="Times New Roman"/>
          <w:sz w:val="24"/>
          <w:szCs w:val="24"/>
        </w:rPr>
        <w:t>URL: https://www.wjgnet.com/1007-9327/full/v26/i16/</w:t>
      </w:r>
      <w:r>
        <w:rPr>
          <w:rFonts w:ascii="Book Antiqua" w:eastAsia="宋体" w:hAnsi="Book Antiqua" w:cs="Times New Roman" w:hint="eastAsia"/>
          <w:sz w:val="24"/>
          <w:szCs w:val="24"/>
        </w:rPr>
        <w:t>1901</w:t>
      </w:r>
      <w:r w:rsidRPr="00DF6B65">
        <w:rPr>
          <w:rFonts w:ascii="Book Antiqua" w:eastAsia="宋体" w:hAnsi="Book Antiqua" w:cs="Times New Roman"/>
          <w:sz w:val="24"/>
          <w:szCs w:val="24"/>
        </w:rPr>
        <w:t>.htm</w:t>
      </w:r>
    </w:p>
    <w:p w14:paraId="68203610" w14:textId="1BCAA0CC" w:rsidR="00981D60" w:rsidRPr="00CA27A4" w:rsidRDefault="00E077C1" w:rsidP="00E077C1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DF6B65">
        <w:rPr>
          <w:rFonts w:ascii="Book Antiqua" w:eastAsia="宋体" w:hAnsi="Book Antiqua" w:cs="Times New Roman"/>
          <w:sz w:val="24"/>
          <w:szCs w:val="24"/>
        </w:rPr>
        <w:t>DOI: https://dx.doi.org/10.3748/wjg.v26.i16.</w:t>
      </w:r>
      <w:r>
        <w:rPr>
          <w:rFonts w:ascii="Book Antiqua" w:eastAsia="宋体" w:hAnsi="Book Antiqua" w:cs="Times New Roman" w:hint="eastAsia"/>
          <w:sz w:val="24"/>
          <w:szCs w:val="24"/>
        </w:rPr>
        <w:t>1901</w:t>
      </w:r>
    </w:p>
    <w:bookmarkEnd w:id="3"/>
    <w:bookmarkEnd w:id="4"/>
    <w:p w14:paraId="36C6E465" w14:textId="77777777" w:rsidR="00981D60" w:rsidRPr="00CA27A4" w:rsidRDefault="00981D60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734D5B4" w14:textId="3CD3C1D5" w:rsidR="002A39B5" w:rsidRPr="00CA27A4" w:rsidRDefault="00124423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t>Core tip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: No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n-alcoholic fatty liver disease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highly prevalent metabolic disease worldwide. In this review, we</w:t>
      </w:r>
      <w:r w:rsidR="00264F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mmarize the most recent advances in gut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targeted therapies against 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n-alcoholic fatty liver disease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ncluding antibiotics, probiotics, prebiotics,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fecal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ation, and the gut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-derived components and metabolites.</w:t>
      </w:r>
    </w:p>
    <w:p w14:paraId="10F71A28" w14:textId="77777777" w:rsidR="00615882" w:rsidRPr="00CA27A4" w:rsidRDefault="00981D60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  <w:r w:rsidRPr="00CA27A4">
        <w:rPr>
          <w:rFonts w:ascii="Book Antiqua" w:hAnsi="Book Antiqua"/>
          <w:b/>
          <w:sz w:val="24"/>
          <w:szCs w:val="24"/>
          <w:u w:val="single"/>
        </w:rPr>
        <w:lastRenderedPageBreak/>
        <w:t>INTRODUCTION</w:t>
      </w:r>
    </w:p>
    <w:p w14:paraId="72B33A1C" w14:textId="3467E643" w:rsidR="0005756E" w:rsidRPr="00CA27A4" w:rsidRDefault="009B40DA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liver i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largest orga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in ou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ody, </w:t>
      </w:r>
      <w:r w:rsidR="006D761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tal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s </w:t>
      </w:r>
      <w:r w:rsidR="006D7616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digesti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nergy 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orage</w:t>
      </w:r>
      <w:r w:rsidR="002C032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toxificati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tty liver disease is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st common </w:t>
      </w:r>
      <w:proofErr w:type="spellStart"/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hepato</w:t>
      </w:r>
      <w:proofErr w:type="spellEnd"/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-pathological condition characterized by excessiv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t 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accumulation in the live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 Based on th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etiology,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tty liver disease can be 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assified into 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coholic </w:t>
      </w:r>
      <w:r w:rsidR="00D36E1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n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lcoholic</w:t>
      </w:r>
      <w:r w:rsidR="006956D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ypes.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>As the name indicates, a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coholic fatty liver disease is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ult of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cohol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overconsum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>pti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thanol metabolism in the liver produce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fat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>ty acid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>which steadily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cumulate within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ver cells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D761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ong with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cetaldehyde and free radicals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also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leterious effect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</w:t>
      </w:r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other organ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NjwvWWVhcj48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NjwvWWVhcj48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Non-alcoholic fatty liver disease (NAFLD) is 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>caused by multiple factors including poor diet,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sulin resistance</w:t>
      </w:r>
      <w:r w:rsidR="002C032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other metabolic </w:t>
      </w:r>
      <w:proofErr w:type="gramStart"/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>disturbance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ODwvWWVhcj48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ODwvWWVhcj48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 addition, l</w:t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festyle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related factors </w:t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ke sleep shortage, 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rregular </w:t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od intake, sedentary 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habits</w:t>
      </w:r>
      <w:r w:rsidR="002C032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cessive weight gain </w:t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so risk factors </w:t>
      </w:r>
      <w:r w:rsidR="002C0326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2C032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>NAFLD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NjwvWWVhcj48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NjwvWWVhcj48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1161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can be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b-divided into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tty liver without inflammation and nonalcoholic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atohepatitis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NASH)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ype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atter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equently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gress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o fibrosis, advanced cirrhosis, hepatocellular carcinoma (HCC)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>even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ath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holankeril&lt;/Author&gt;&lt;Year&gt;2017&lt;/Year&gt;&lt;RecNum&gt;3&lt;/RecNum&gt;&lt;DisplayText&gt;&lt;style face="superscript"&gt;[4]&lt;/style&gt;&lt;/DisplayText&gt;&lt;record&gt;&lt;rec-number&gt;3&lt;/rec-number&gt;&lt;foreign-keys&gt;&lt;key app="EN" db-id="ed5vtxss4d05xrepx0rvezpo9rrrdzax9a22" timestamp="1576504170"&gt;3&lt;/key&gt;&lt;/foreign-keys&gt;&lt;ref-type name="Journal Article"&gt;17&lt;/ref-type&gt;&lt;contributors&gt;&lt;authors&gt;&lt;author&gt;Cholankeril, G.&lt;/author&gt;&lt;author&gt;Patel, R.&lt;/author&gt;&lt;author&gt;Khurana, S.&lt;/author&gt;&lt;author&gt;Satapathy, S. K.&lt;/author&gt;&lt;/authors&gt;&lt;/contributors&gt;&lt;auth-address&gt;George Cholankeril, Sanjaya K Satapathy, Division of Gastroenterology and Hepatology, Methodist University Hospital Transplant Institute, University of Tennessee Health Sciences Center, Memphis, TN 38104, United States.&lt;/auth-address&gt;&lt;titles&gt;&lt;title&gt;Hepatocellular carcinoma in non-alcoholic steatohepatitis: Current knowledge and implications for management&lt;/title&gt;&lt;secondary-title&gt;World J Hepatol&lt;/secondary-title&gt;&lt;/titles&gt;&lt;periodical&gt;&lt;full-title&gt;World J Hepatol&lt;/full-title&gt;&lt;/periodical&gt;&lt;pages&gt;533-543&lt;/pages&gt;&lt;volume&gt;9&lt;/volume&gt;&lt;number&gt;11&lt;/number&gt;&lt;edition&gt;2017/05/05&lt;/edition&gt;&lt;keywords&gt;&lt;keyword&gt;Cirrhosis&lt;/keyword&gt;&lt;keyword&gt;Hepatocellular carcinoma&lt;/keyword&gt;&lt;keyword&gt;Non-alcoholic fatty liver disease&lt;/keyword&gt;&lt;keyword&gt;Non-alcoholic steatohepatitis&lt;/keyword&gt;&lt;keyword&gt;Obesity&lt;/keyword&gt;&lt;keyword&gt;disclose related to the research or data presented in this manuscript. There was&lt;/keyword&gt;&lt;keyword&gt;no funding for this study. This manuscript is not being considered for&lt;/keyword&gt;&lt;keyword&gt;publication elsewhere.&lt;/keyword&gt;&lt;/keywords&gt;&lt;dates&gt;&lt;year&gt;2017&lt;/year&gt;&lt;pub-dates&gt;&lt;date&gt;Apr 18&lt;/date&gt;&lt;/pub-dates&gt;&lt;/dates&gt;&lt;isbn&gt;1948-5182 (Print)&lt;/isbn&gt;&lt;accession-num&gt;28469809&lt;/accession-num&gt;&lt;urls&gt;&lt;related-urls&gt;&lt;url&gt;https://www.ncbi.nlm.nih.gov/pubmed/28469809&lt;/url&gt;&lt;/related-urls&gt;&lt;/urls&gt;&lt;custom2&gt;PMC5395802&lt;/custom2&gt;&lt;electronic-resource-num&gt;10.4254/wjh.v9.i11.533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NAFLD is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fac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st rapidly increasing underlying condition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quiring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 transplantation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enedict&lt;/Author&gt;&lt;Year&gt;2017&lt;/Year&gt;&lt;RecNum&gt;4&lt;/RecNum&gt;&lt;DisplayText&gt;&lt;style face="superscript"&gt;[5]&lt;/style&gt;&lt;/DisplayText&gt;&lt;record&gt;&lt;rec-number&gt;4&lt;/rec-number&gt;&lt;foreign-keys&gt;&lt;key app="EN" db-id="ed5vtxss4d05xrepx0rvezpo9rrrdzax9a22" timestamp="1576504520"&gt;4&lt;/key&gt;&lt;/foreign-keys&gt;&lt;ref-type name="Journal Article"&gt;17&lt;/ref-type&gt;&lt;contributors&gt;&lt;authors&gt;&lt;author&gt;Benedict, M.&lt;/author&gt;&lt;author&gt;Zhang, X.&lt;/author&gt;&lt;/authors&gt;&lt;/contributors&gt;&lt;auth-address&gt;Mark Benedict, Xuchen Zhang, Department of Pathology, Yale University School of Medicine, New Haven, CT 06510, United States.&lt;/auth-address&gt;&lt;titles&gt;&lt;title&gt;Non-alcoholic fatty liver disease: An expanded review&lt;/title&gt;&lt;secondary-title&gt;World J Hepatol&lt;/secondary-title&gt;&lt;/titles&gt;&lt;periodical&gt;&lt;full-title&gt;World J Hepatol&lt;/full-title&gt;&lt;/periodical&gt;&lt;pages&gt;715-732&lt;/pages&gt;&lt;volume&gt;9&lt;/volume&gt;&lt;number&gt;16&lt;/number&gt;&lt;edition&gt;2017/06/28&lt;/edition&gt;&lt;keywords&gt;&lt;keyword&gt;Hepatocellular carcinoma&lt;/keyword&gt;&lt;keyword&gt;Metabolic syndrome&lt;/keyword&gt;&lt;keyword&gt;Non-alcoholic fatty liver disease&lt;/keyword&gt;&lt;keyword&gt;Steatohepatitis&lt;/keyword&gt;&lt;keyword&gt;Steatosis&lt;/keyword&gt;&lt;keyword&gt;article.&lt;/keyword&gt;&lt;/keywords&gt;&lt;dates&gt;&lt;year&gt;2017&lt;/year&gt;&lt;pub-dates&gt;&lt;date&gt;Jun 8&lt;/date&gt;&lt;/pub-dates&gt;&lt;/dates&gt;&lt;isbn&gt;1948-5182 (Print)&lt;/isbn&gt;&lt;accession-num&gt;28652891&lt;/accession-num&gt;&lt;urls&gt;&lt;related-urls&gt;&lt;url&gt;https://www.ncbi.nlm.nih.gov/pubmed/28652891&lt;/url&gt;&lt;/related-urls&gt;&lt;/urls&gt;&lt;custom2&gt;PMC5468341&lt;/custom2&gt;&lt;electronic-resource-num&gt;10.4254/wjh.v9.i16.715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>can be considered a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patic manifestation of the metabolic syndrome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940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Se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vera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linical trials are underway to develop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vel therapies</w:t>
      </w:r>
      <w:r w:rsidR="00D36E1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gainst </w:t>
      </w:r>
      <w:proofErr w:type="gramStart"/>
      <w:r w:rsidR="00D36E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NAFLD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s8L0F1dGhvcj48WWVhcj4yMDE5PC9ZZWFyPjxSZWNO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s8L0F1dGhvcj48WWVhcj4yMDE5PC9ZZWFyPjxSZWNO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since 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current treatments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cusing 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festyle modifications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have been largely</w:t>
      </w:r>
      <w:r w:rsidR="009916D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4DF1" w:rsidRPr="00CA27A4">
        <w:rPr>
          <w:rFonts w:ascii="Book Antiqua" w:hAnsi="Book Antiqua" w:cs="Times New Roman"/>
          <w:color w:val="000000" w:themeColor="text1"/>
          <w:sz w:val="24"/>
          <w:szCs w:val="24"/>
        </w:rPr>
        <w:t>approve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84DF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diterranean diet and physical activity </w:t>
      </w:r>
      <w:r w:rsidR="000558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instance have been shown to </w:t>
      </w:r>
      <w:r w:rsidR="00584DF1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event</w:t>
      </w:r>
      <w:r w:rsidR="000558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onset</w:t>
      </w:r>
      <w:r w:rsidR="00584DF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gramStart"/>
      <w:r w:rsidR="00584DF1" w:rsidRPr="00CA27A4">
        <w:rPr>
          <w:rFonts w:ascii="Book Antiqua" w:hAnsi="Book Antiqua" w:cs="Times New Roman"/>
          <w:color w:val="000000" w:themeColor="text1"/>
          <w:sz w:val="24"/>
          <w:szCs w:val="24"/>
        </w:rPr>
        <w:t>NAFLD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NDwvWWVhcj48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2YXRvPC9BdXRob3I+PFllYXI+MjAxNDwvWWVhcj48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81D60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,</w:t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8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84DF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ultimate goal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FLD treatment is to 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hibit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brotic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velopment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a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 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ntually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ad to cirrhosis and </w:t>
      </w:r>
      <w:proofErr w:type="gramStart"/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s8L0F1dGhvcj48WWVhcj4yMDE5PC9ZZWFyPjxSZWNO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s8L0F1dGhvcj48WWVhcj4yMDE5PC9ZZWFyPjxSZWNO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 are no 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od and Drug Administrati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pproved drugs 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 presen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r treat</w:t>
      </w:r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this </w:t>
      </w:r>
      <w:proofErr w:type="gramStart"/>
      <w:r w:rsidR="0083027C" w:rsidRPr="00CA27A4">
        <w:rPr>
          <w:rFonts w:ascii="Book Antiqua" w:hAnsi="Book Antiqua" w:cs="Times New Roman"/>
          <w:color w:val="000000" w:themeColor="text1"/>
          <w:sz w:val="24"/>
          <w:szCs w:val="24"/>
        </w:rPr>
        <w:t>condition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b25nPC9BdXRob3I+PFllYXI+MjAxOTwvWWVhcj48UmVj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b25nPC9BdXRob3I+PFllYXI+MjAxOTwvWWVhcj48UmVj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0C92C3F" w14:textId="10F95DA7" w:rsidR="00F463C3" w:rsidRPr="00CA27A4" w:rsidRDefault="0083027C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 g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ut </w:t>
      </w:r>
      <w:proofErr w:type="spellStart"/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96A7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considered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many </w:t>
      </w:r>
      <w:r w:rsidR="00A96A7B"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 “metabolic </w:t>
      </w:r>
      <w:r w:rsidR="00A96A7B" w:rsidRPr="00CA27A4">
        <w:rPr>
          <w:rFonts w:ascii="Book Antiqua" w:hAnsi="Book Antiqua" w:cs="Times New Roman"/>
          <w:color w:val="000000" w:themeColor="text1"/>
          <w:sz w:val="24"/>
          <w:szCs w:val="24"/>
        </w:rPr>
        <w:t>organ”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y</w:t>
      </w:r>
      <w:r w:rsidR="00A96A7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 a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tal role in host metabolism and liver </w:t>
      </w:r>
      <w:proofErr w:type="gram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function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48L0F1dGhvcj48WWVhcj4yMDE4PC9ZZWFyPjxSZWNO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48L0F1dGhvcj48WWVhcj4yMDE4PC9ZZWFyPjxSZWNO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0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859F3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 addition to the classic</w:t>
      </w:r>
      <w:r w:rsidR="003247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“t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>wo-hit” theory</w:t>
      </w:r>
      <w:r w:rsidR="007859F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the updated “multiple hit”</w:t>
      </w:r>
      <w:r w:rsidR="003247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del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aW5nPC9BdXRob3I+PFllYXI+MjAxOTwvWWVhcj48UmVj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aW5nPC9BdXRob3I+PFllYXI+MjAxOTwvWWVhcj48UmVj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stinal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lso a causative factor of 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>NAFLD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2955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EA3A5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mote</w:t>
      </w:r>
      <w:r w:rsidR="00455245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A3A5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5524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</w:t>
      </w:r>
      <w:r w:rsidR="00EA3A5B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gression by modulating host energy metabolism, insulin sensitivity, immune response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A3A5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and inflammation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OTwvWWVhcj48UmVj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OTwvWWVhcj48UmVj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</w:fldData>
        </w:fldChar>
      </w:r>
      <w:r w:rsidR="005104A3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04A3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A3A5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 p</w:t>
      </w:r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>athophysiolog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>ical relationship</w:t>
      </w:r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ween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ut </w:t>
      </w:r>
      <w:proofErr w:type="spellStart"/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AFLD is complex and involves diverse immunological and metabolic pathways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C47F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instance,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impair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stinal permeability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mice lacking the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junctional</w:t>
      </w:r>
      <w:proofErr w:type="spellEnd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dhesion molecule A protein (Jam1)</w:t>
      </w:r>
      <w:r w:rsidR="005E1AD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c2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s the risk of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ver inflammation when the 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imals are fed 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18336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high-fat diet</w:t>
      </w:r>
      <w:r w:rsidR="0080069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FD)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J0bWFubjwvQXV0aG9yPjxZZWFyPjIwMTM8L1llYXI+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J0bWFubjwvQXV0aG9yPjxZZWFyPjIwMTM8L1llYXI+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81D60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3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more, the </w:t>
      </w:r>
      <w:proofErr w:type="spellStart"/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icrobiota</w:t>
      </w:r>
      <w:proofErr w:type="spellEnd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adult NAFLD 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exhibits differences in carbon and amino acid metabolism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oomba&lt;/Author&gt;&lt;Year&gt;2019&lt;/Year&gt;&lt;RecNum&gt;828&lt;/RecNum&gt;&lt;DisplayText&gt;&lt;style face="superscript"&gt;[15]&lt;/style&gt;&lt;/DisplayText&gt;&lt;record&gt;&lt;rec-number&gt;828&lt;/rec-number&gt;&lt;foreign-keys&gt;&lt;key app="EN" db-id="pvts95pejf5aa0e5x5g5d95jrwdvfvs5x0pe" timestamp="1579412683"&gt;828&lt;/key&gt;&lt;/foreign-keys&gt;&lt;ref-type name="Journal Article"&gt;17&lt;/ref-type&gt;&lt;contributors&gt;&lt;authors&gt;&lt;author&gt;Loomba, R.&lt;/author&gt;&lt;author&gt;Seguritan, V.&lt;/author&gt;&lt;author&gt;Li, W.&lt;/author&gt;&lt;author&gt;Long, T.&lt;/author&gt;&lt;author&gt;Klitgord, N.&lt;/author&gt;&lt;author&gt;Bhatt, A.&lt;/author&gt;&lt;author&gt;Dulai, P. S.&lt;/author&gt;&lt;author&gt;Caussy, C.&lt;/author&gt;&lt;author&gt;Bettencourt, R.&lt;/author&gt;&lt;author&gt;Highlander, S. K.&lt;/author&gt;&lt;author&gt;Jones, M. B.&lt;/author&gt;&lt;author&gt;Sirlin, C. B.&lt;/author&gt;&lt;author&gt;Schnabl, B.&lt;/author&gt;&lt;author&gt;Brinkac, L.&lt;/author&gt;&lt;author&gt;Schork, N.&lt;/author&gt;&lt;author&gt;Chen, C. H.&lt;/author&gt;&lt;author&gt;Brenner, D. A.&lt;/author&gt;&lt;author&gt;Biggs, W.&lt;/author&gt;&lt;author&gt;Yooseph, S.&lt;/author&gt;&lt;author&gt;Venter, J. C.&lt;/author&gt;&lt;author&gt;Nelson, K. E.&lt;/author&gt;&lt;/authors&gt;&lt;/contributors&gt;&lt;titles&gt;&lt;title&gt;Gut Microbiome-Based Metagenomic Signature for Non-invasive Detection of Advanced Fibrosis in Human Nonalcoholic Fatty Liver Disease&lt;/title&gt;&lt;secondary-title&gt;Cell Metab&lt;/secondary-title&gt;&lt;/titles&gt;&lt;periodical&gt;&lt;full-title&gt;Cell Metab&lt;/full-title&gt;&lt;/periodical&gt;&lt;pages&gt;607&lt;/pages&gt;&lt;volume&gt;30&lt;/volume&gt;&lt;number&gt;3&lt;/number&gt;&lt;dates&gt;&lt;year&gt;2019&lt;/year&gt;&lt;pub-dates&gt;&lt;date&gt;Sep 3&lt;/date&gt;&lt;/pub-dates&gt;&lt;/dates&gt;&lt;isbn&gt;1932-7420 (Electronic)&amp;#xD;1550-4131 (Linking)&lt;/isbn&gt;&lt;accession-num&gt;31484056&lt;/accession-num&gt;&lt;urls&gt;&lt;related-urls&gt;&lt;url&gt;https://www.ncbi.nlm.nih.gov/pubmed/31484056&lt;/url&gt;&lt;/related-urls&gt;&lt;/urls&gt;&lt;electronic-resource-num&gt;10.1016/j.cmet.2019.08.002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FLD </w:t>
      </w:r>
      <w:r w:rsidR="00F076E5" w:rsidRPr="00CA27A4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lso associated with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serum TMAO 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s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hepatic bile acid </w:t>
      </w:r>
      <w:r w:rsidR="00F076E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(BA)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thesi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3V6YWtpPC9BdXRob3I+PFllYXI+MjAxNjwvWWVhcj48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3V6YWtpPC9BdXRob3I+PFllYXI+MjAxNjwvWWVhcj48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>less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duction of </w:t>
      </w:r>
      <w:proofErr w:type="spellStart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phosphatidylcholine</w:t>
      </w:r>
      <w:proofErr w:type="spell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rendt&lt;/Author&gt;&lt;Year&gt;2013&lt;/Year&gt;&lt;RecNum&gt;830&lt;/RecNum&gt;&lt;DisplayText&gt;&lt;style face="superscript"&gt;[17]&lt;/style&gt;&lt;/DisplayText&gt;&lt;record&gt;&lt;rec-number&gt;830&lt;/rec-number&gt;&lt;foreign-keys&gt;&lt;key app="EN" db-id="pvts95pejf5aa0e5x5g5d95jrwdvfvs5x0pe" timestamp="1579412809"&gt;830&lt;/key&gt;&lt;/foreign-keys&gt;&lt;ref-type name="Journal Article"&gt;17&lt;/ref-type&gt;&lt;contributors&gt;&lt;authors&gt;&lt;author&gt;Arendt, B. M.&lt;/author&gt;&lt;author&gt;Ma, D. W.&lt;/author&gt;&lt;author&gt;Simons, B.&lt;/author&gt;&lt;author&gt;Noureldin, S. A.&lt;/author&gt;&lt;author&gt;Therapondos, G.&lt;/author&gt;&lt;author&gt;Guindi, M.&lt;/author&gt;&lt;author&gt;Sherman, M.&lt;/author&gt;&lt;author&gt;Allard, J. P.&lt;/author&gt;&lt;/authors&gt;&lt;/contributors&gt;&lt;auth-address&gt;a Department of Medicine, University Health Network, Toronto, ON M5G 2C4, Canada.&lt;/auth-address&gt;&lt;titles&gt;&lt;title&gt;Nonalcoholic fatty liver disease is associated with lower hepatic and erythrocyte ratios of phosphatidylcholine to phosphatidylethanolamine&lt;/title&gt;&lt;secondary-title&gt;Appl Physiol Nutr Metab&lt;/secondary-title&gt;&lt;/titles&gt;&lt;periodical&gt;&lt;full-title&gt;Appl Physiol Nutr Metab&lt;/full-title&gt;&lt;/periodical&gt;&lt;pages&gt;334-40&lt;/pages&gt;&lt;volume&gt;38&lt;/volume&gt;&lt;number&gt;3&lt;/number&gt;&lt;keywords&gt;&lt;keyword&gt;Animals&lt;/keyword&gt;&lt;keyword&gt;Erythrocytes/metabolism&lt;/keyword&gt;&lt;keyword&gt;Humans&lt;/keyword&gt;&lt;keyword&gt;Liver/metabolism&lt;/keyword&gt;&lt;keyword&gt;*Non-alcoholic Fatty Liver Disease&lt;/keyword&gt;&lt;keyword&gt;Phosphatidylcholines&lt;/keyword&gt;&lt;keyword&gt;*Phosphatidylethanolamines&lt;/keyword&gt;&lt;/keywords&gt;&lt;dates&gt;&lt;year&gt;2013&lt;/year&gt;&lt;pub-dates&gt;&lt;date&gt;Mar&lt;/date&gt;&lt;/pub-dates&gt;&lt;/dates&gt;&lt;isbn&gt;1715-5320 (Electronic)&amp;#xD;1715-5312 (Linking)&lt;/isbn&gt;&lt;accession-num&gt;23537027&lt;/accession-num&gt;&lt;urls&gt;&lt;related-urls&gt;&lt;url&gt;https://www.ncbi.nlm.nih.gov/pubmed/23537027&lt;/url&gt;&lt;/related-urls&gt;&lt;/urls&gt;&lt;electronic-resource-num&gt;10.1139/apnm-2012-0261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ological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role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>s of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rious bacterial metabolites and </w:t>
      </w:r>
      <w:proofErr w:type="spellStart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generated secondary BA in NAFLD 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unearthed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recent </w:t>
      </w:r>
      <w:proofErr w:type="gramStart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year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HU8L0F1dGhvcj48WWVhcj4yMDE5PC9ZZWFyPjxSZWNO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HU8L0F1dGhvcj48WWVhcj4yMDE5PC9ZZWFyPjxSZWNO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8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>metabolites can trigger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bolic dysfunction and contribute to NAFLD development and progression</w:t>
      </w:r>
      <w:r w:rsidR="00E74A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targeting relevant pathways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E2539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ut </w:t>
      </w:r>
      <w:proofErr w:type="spellStart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E253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diversifies the repertoire of host BAs by 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modulat</w:t>
      </w:r>
      <w:r w:rsidR="00FE2539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 its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bolism, th</w:t>
      </w:r>
      <w:r w:rsidR="00FE2539" w:rsidRPr="00CA27A4">
        <w:rPr>
          <w:rFonts w:ascii="Book Antiqua" w:hAnsi="Book Antiqua" w:cs="Times New Roman"/>
          <w:color w:val="000000" w:themeColor="text1"/>
          <w:sz w:val="24"/>
          <w:szCs w:val="24"/>
        </w:rPr>
        <w:t>ereby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ulating pathways mediated by BA receptors such as </w:t>
      </w:r>
      <w:proofErr w:type="spellStart"/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farnesoid</w:t>
      </w:r>
      <w:proofErr w:type="spellEnd"/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X receptor (FXR)</w:t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GR5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cmFiPC9BdXRob3I+PFllYXI+MjAxNzwvWWVhcj48UmVj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cmFiPC9BdXRob3I+PFllYXI+MjAxNzwvWWVhcj48UmVj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81D60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9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0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63C3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0B35244" w14:textId="61EFD2F3" w:rsidR="0005756E" w:rsidRPr="00CA27A4" w:rsidRDefault="00455245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efore, researchers are increasingly focusing on the</w:t>
      </w:r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t </w:t>
      </w:r>
      <w:proofErr w:type="spellStart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a new therapeutic target for NAFLD, 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developed various treatment modalities includ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biotics, probiotics, prebiotics, </w:t>
      </w:r>
      <w:proofErr w:type="spellStart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fecal </w:t>
      </w:r>
      <w:proofErr w:type="spellStart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ation</w:t>
      </w:r>
      <w:r w:rsidR="001E63EA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MT)</w:t>
      </w:r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gut </w:t>
      </w:r>
      <w:proofErr w:type="spellStart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-derived component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417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etabolites</w:t>
      </w:r>
      <w:r w:rsidR="001140E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(Fig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ure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)</w:t>
      </w:r>
      <w:r w:rsidR="008C524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review, we summarize the most recent advances in gut </w:t>
      </w:r>
      <w:proofErr w:type="spellStart"/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>-targeted therapies against NAFLD</w:t>
      </w:r>
      <w:r w:rsidR="008C2D1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clinical and experimental studies</w:t>
      </w:r>
      <w:r w:rsidR="001140E5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404B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ritical</w:t>
      </w:r>
      <w:r w:rsidR="008C2D13" w:rsidRPr="00CA27A4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valuat</w:t>
      </w:r>
      <w:r w:rsidR="008C2D1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vel targets and strategies for treat</w:t>
      </w:r>
      <w:r w:rsidR="008C2D1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</w:t>
      </w:r>
      <w:r w:rsidR="00E77FD1" w:rsidRPr="00CA27A4">
        <w:rPr>
          <w:rFonts w:ascii="Book Antiqua" w:hAnsi="Book Antiqua" w:cs="Times New Roman"/>
          <w:color w:val="000000" w:themeColor="text1"/>
          <w:sz w:val="24"/>
          <w:szCs w:val="24"/>
        </w:rPr>
        <w:t>NAFLD</w:t>
      </w:r>
      <w:r w:rsidR="009404B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A67CB54" w14:textId="77777777" w:rsidR="00615882" w:rsidRPr="00CA27A4" w:rsidRDefault="00615882" w:rsidP="00CA27A4">
      <w:pPr>
        <w:widowControl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AF01A14" w14:textId="77777777" w:rsidR="00A6112A" w:rsidRPr="00CA27A4" w:rsidRDefault="00615882" w:rsidP="00CA27A4">
      <w:pPr>
        <w:widowControl w:val="0"/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Antibiotics</w:t>
      </w:r>
    </w:p>
    <w:p w14:paraId="08252C76" w14:textId="1414D022" w:rsidR="0005756E" w:rsidRPr="00CA27A4" w:rsidRDefault="00F40EEA" w:rsidP="00CA27A4">
      <w:pPr>
        <w:widowControl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ibiotics can eliminate harmful </w:t>
      </w:r>
      <w:proofErr w:type="spellStart"/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and their efficacy has been confirmed in various l</w:t>
      </w:r>
      <w:r w:rsidR="000754C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ver </w:t>
      </w:r>
      <w:proofErr w:type="gramStart"/>
      <w:r w:rsidR="000754C7" w:rsidRPr="00CA27A4">
        <w:rPr>
          <w:rFonts w:ascii="Book Antiqua" w:hAnsi="Book Antiqua" w:cs="Times New Roman"/>
          <w:color w:val="000000" w:themeColor="text1"/>
          <w:sz w:val="24"/>
          <w:szCs w:val="24"/>
        </w:rPr>
        <w:t>disease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1pZGE8L0F1dGhvcj48WWVhcj4yMDE4PC9ZZWFyPjxS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W1pZGE8L0F1dGhvcj48WWVhcj4yMDE4PC9ZZWFyPjxS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1-2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C193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nce 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gram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1950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YXdzb248L0F1dGhvcj48WWVhcj4xOTU3PC9ZZWFyPjxS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YXdzb248L0F1dGhvcj48WWVhcj4xOTU3PC9ZZWFyPjxS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81D60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8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9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neomycin, metronidazole,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rifaximin</w:t>
      </w:r>
      <w:proofErr w:type="spellEnd"/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polymyxin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 have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en used extensively for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</w:t>
      </w:r>
      <w:r w:rsidR="00ED7809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irrhosis and hepatic encephalopathy. </w:t>
      </w:r>
      <w:r w:rsidR="00D34B5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ddition, concurrent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polymyxin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 and neomycin </w:t>
      </w:r>
      <w:r w:rsidR="00D34B5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e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event</w:t>
      </w:r>
      <w:r w:rsidR="00D34B51" w:rsidRPr="00CA27A4">
        <w:rPr>
          <w:rFonts w:ascii="Book Antiqua" w:hAnsi="Book Antiqua" w:cs="Times New Roman"/>
          <w:color w:val="000000" w:themeColor="text1"/>
          <w:sz w:val="24"/>
          <w:szCs w:val="24"/>
        </w:rPr>
        <w:t>ed lipid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cumulation 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F076E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ver </w:t>
      </w:r>
      <w:r w:rsidR="00D34B5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alter</w:t>
      </w:r>
      <w:r w:rsidR="00D34B5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 the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ut </w:t>
      </w:r>
      <w:proofErr w:type="spellStart"/>
      <w:proofErr w:type="gram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naGVpbTwvQXV0aG9yPjxZZWFyPjIwMDg8L1llYXI+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naGVpbTwvQXV0aG9yPjxZZWFyPjIwMDg8L1llYXI+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0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Gangarapu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5nYXJhcHU8L0F1dGhvcj48WWVhcj4yMDE1PC9ZZWFy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5nYXJhcHU8L0F1dGhvcj48WWVhcj4yMDE1PC9ZZWFy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und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at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rt-term administration of 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tibiotics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improved the clinical symptom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FLD/NASH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patients by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lowering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irculating endotoxins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well as serum transaminases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Consistent with this, a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ther </w:t>
      </w:r>
      <w:proofErr w:type="gramStart"/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udy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YmRlbC1SYXppazwvQXV0aG9yPjxZZWFyPjIwMTg8L1ll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YmRlbC1SYXppazwvQXV0aG9yPjxZZWFyPjIwMTg8L1ll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206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significant reduction in the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s of 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nsaminase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NAFLD-liver fat score after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rifaximin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ment. However, </w:t>
      </w:r>
      <w:r w:rsidR="004C21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nt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inical trial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ducted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Ponziani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b256aWFuaTwvQXV0aG9yPjxZZWFyPjIwMTc8L1llYXI+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b256aWFuaTwvQXV0aG9yPjxZZWFyPjIwMTc8L1llYXI+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3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rifaximin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little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eutic</w:t>
      </w:r>
      <w:r w:rsidR="0040610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effect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>s against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SH. </w:t>
      </w:r>
      <w:r w:rsidR="004C211E" w:rsidRPr="00CA27A4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h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discrepancy could 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sult of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w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>drug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se, short duration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>of the treatment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mall sample size.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ibiotic-induced </w:t>
      </w:r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anges in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t </w:t>
      </w:r>
      <w:proofErr w:type="spellStart"/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A6112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provide valuable insights into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apeutic </w:t>
      </w:r>
      <w:r w:rsidR="00F076E5" w:rsidRPr="00CA27A4">
        <w:rPr>
          <w:rFonts w:ascii="Book Antiqua" w:hAnsi="Book Antiqua" w:cs="Times New Roman"/>
          <w:color w:val="000000" w:themeColor="text1"/>
          <w:sz w:val="24"/>
          <w:szCs w:val="24"/>
        </w:rPr>
        <w:t>utility in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rious diseases.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fic antibiotics can positively </w:t>
      </w:r>
      <w:r w:rsidR="00CD77E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ffect the 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t </w:t>
      </w:r>
      <w:proofErr w:type="spellStart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promoting the growth of beneficial gut bacteria like</w:t>
      </w:r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a</w:t>
      </w:r>
      <w:proofErr w:type="spellEnd"/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9B0DC5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Lactobacilli</w:t>
      </w:r>
      <w:r w:rsidR="009B0DC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>While s</w:t>
      </w:r>
      <w:r w:rsidR="002C193B" w:rsidRPr="00CA27A4">
        <w:rPr>
          <w:rFonts w:ascii="Book Antiqua" w:hAnsi="Book Antiqua" w:cs="Times New Roman"/>
          <w:color w:val="000000" w:themeColor="text1"/>
          <w:sz w:val="24"/>
          <w:szCs w:val="24"/>
        </w:rPr>
        <w:t>hort-term antibiotic</w:t>
      </w:r>
      <w:r w:rsidR="000A200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ment</w:t>
      </w:r>
      <w:r w:rsidR="002C193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have 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2C193B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eutic effect</w:t>
      </w:r>
      <w:r w:rsidR="00BE49E2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long-term application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 lead to the emergence of </w:t>
      </w:r>
      <w:r w:rsidR="000754C7" w:rsidRPr="00CA27A4">
        <w:rPr>
          <w:rFonts w:ascii="Book Antiqua" w:hAnsi="Book Antiqua" w:cs="Times New Roman"/>
          <w:color w:val="000000" w:themeColor="text1"/>
          <w:sz w:val="24"/>
          <w:szCs w:val="24"/>
        </w:rPr>
        <w:t>bacterial resistance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reby 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mit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efficacy of the drug 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increasing the risk of 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secondary infection</w:t>
      </w:r>
      <w:r w:rsidR="00D36E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754C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fore, 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chronic</w:t>
      </w:r>
      <w:r w:rsidR="00BE49E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biotic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se </w:t>
      </w:r>
      <w:r w:rsidR="00BE49E2" w:rsidRPr="00CA27A4">
        <w:rPr>
          <w:rFonts w:ascii="Book Antiqua" w:hAnsi="Book Antiqua" w:cs="Times New Roman"/>
          <w:color w:val="000000" w:themeColor="text1"/>
          <w:sz w:val="24"/>
          <w:szCs w:val="24"/>
        </w:rPr>
        <w:t>is not encouraged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nce they can affect the beneficial gut bacteria and cause intestinal </w:t>
      </w:r>
      <w:proofErr w:type="spellStart"/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ingh&lt;/Author&gt;&lt;Year&gt;2014&lt;/Year&gt;&lt;RecNum&gt;8&lt;/RecNum&gt;&lt;DisplayText&gt;&lt;style face="superscript"&gt;[34]&lt;/style&gt;&lt;/DisplayText&gt;&lt;record&gt;&lt;rec-number&gt;8&lt;/rec-number&gt;&lt;foreign-keys&gt;&lt;key app="EN" db-id="xdspt0x2zzxeeledewtpaatyrt0xvav059wp" timestamp="0"&gt;8&lt;/key&gt;&lt;/foreign-keys&gt;&lt;ref-type name="Journal Article"&gt;17&lt;/ref-type&gt;&lt;contributors&gt;&lt;authors&gt;&lt;author&gt;Singh, R.&lt;/author&gt;&lt;author&gt;Sripada, L.&lt;/author&gt;&lt;author&gt;Singh, R.&lt;/author&gt;&lt;/authors&gt;&lt;/contributors&gt;&lt;auth-address&gt;Department of Cell Biology, School of Biological Sciences and Biotechnology, Indian Institute of Advanced Research, Gandhinagar, India. Electronic address: rochika_raj@yahoo.com.&amp;#xD;Department of Cell Biology, School of Biological Sciences and Biotechnology, Indian Institute of Advanced Research, Gandhinagar, India.&amp;#xD;Department of Cell Biology, School of Biological Sciences and Biotechnology, Indian Institute of Advanced Research, Gandhinagar, India. Electronic address: singhraj1975@gmail.com.&lt;/auth-address&gt;&lt;titles&gt;&lt;title&gt;Side effects of antibiotics during bacterial infection: mitochondria, the main target in host cell&lt;/title&gt;&lt;secondary-title&gt;Mitochondrion&lt;/secondary-title&gt;&lt;/titles&gt;&lt;pages&gt;50-4&lt;/pages&gt;&lt;volume&gt;16&lt;/volume&gt;&lt;edition&gt;2013/11/20&lt;/edition&gt;&lt;keywords&gt;&lt;keyword&gt;Anti-Bacterial Agents/*administration &amp;amp; dosage/*adverse effects&lt;/keyword&gt;&lt;keyword&gt;Bacterial Infections/*drug therapy&lt;/keyword&gt;&lt;keyword&gt;Humans&lt;/keyword&gt;&lt;keyword&gt;Metabolic Networks and Pathways/drug effects&lt;/keyword&gt;&lt;keyword&gt;Mitochondria/*drug effects&lt;/keyword&gt;&lt;keyword&gt;Antibiotics&lt;/keyword&gt;&lt;keyword&gt;Mitochondria&lt;/keyword&gt;&lt;keyword&gt;Side effects&lt;/keyword&gt;&lt;keyword&gt;Translational arrest&lt;/keyword&gt;&lt;/keywords&gt;&lt;dates&gt;&lt;year&gt;2014&lt;/year&gt;&lt;pub-dates&gt;&lt;date&gt;May&lt;/date&gt;&lt;/pub-dates&gt;&lt;/dates&gt;&lt;isbn&gt;1872-8278 (Electronic)&amp;#xD;1567-7249 (Linking)&lt;/isbn&gt;&lt;accession-num&gt;24246912&lt;/accession-num&gt;&lt;urls&gt;&lt;related-urls&gt;&lt;url&gt;https://www.ncbi.nlm.nih.gov/pubmed/24246912&lt;/url&gt;&lt;/related-urls&gt;&lt;/urls&gt;&lt;electronic-resource-num&gt;10.1016/j.mito.2013.10.005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C47B8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5277161" w14:textId="77777777" w:rsidR="002C193B" w:rsidRPr="00CA27A4" w:rsidRDefault="002C193B" w:rsidP="00CA27A4">
      <w:pPr>
        <w:widowControl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kern w:val="2"/>
          <w:sz w:val="24"/>
          <w:szCs w:val="24"/>
        </w:rPr>
      </w:pPr>
    </w:p>
    <w:p w14:paraId="253546CB" w14:textId="77777777" w:rsidR="005411D3" w:rsidRPr="00CA27A4" w:rsidRDefault="00615882" w:rsidP="00CA27A4">
      <w:pPr>
        <w:widowControl w:val="0"/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Probiotics</w:t>
      </w:r>
    </w:p>
    <w:p w14:paraId="07E9A833" w14:textId="0FF4D53B" w:rsidR="0005756E" w:rsidRPr="00CA27A4" w:rsidRDefault="00615882" w:rsidP="00CA27A4">
      <w:pPr>
        <w:widowControl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biotics are non</w:t>
      </w:r>
      <w:r w:rsidR="00D36E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ogenic </w:t>
      </w:r>
      <w:r w:rsidR="0090086C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es that alleviat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sorders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restoring th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rmal </w:t>
      </w:r>
      <w:proofErr w:type="spellStart"/>
      <w:r w:rsidR="00F360DE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rovide 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all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ealth benefits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host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Xie&lt;/Author&gt;&lt;Year&gt;2019&lt;/Year&gt;&lt;RecNum&gt;10&lt;/RecNum&gt;&lt;DisplayText&gt;&lt;style face="superscript"&gt;[35]&lt;/style&gt;&lt;/DisplayText&gt;&lt;record&gt;&lt;rec-number&gt;10&lt;/rec-number&gt;&lt;foreign-keys&gt;&lt;key app="EN" db-id="xdspt0x2zzxeeledewtpaatyrt0xvav059wp" timestamp="0"&gt;10&lt;/key&gt;&lt;/foreign-keys&gt;&lt;ref-type name="Journal Article"&gt;17&lt;/ref-type&gt;&lt;contributors&gt;&lt;authors&gt;&lt;author&gt;Xie, C.&lt;/author&gt;&lt;author&gt;Halegoua-DeMarzio, D.&lt;/author&gt;&lt;/authors&gt;&lt;/contributors&gt;&lt;auth-address&gt;Department of Medicine, Division of Gastroenterology and Hepatology, Thomas Jefferson University, Philadelphia, PA 19107, USA.&lt;/auth-address&gt;&lt;titles&gt;&lt;title&gt;Role of Probiotics in Non-alcoholic Fatty Liver Disease: Does Gut Microbiota Matter?&lt;/title&gt;&lt;secondary-title&gt;Nutrients&lt;/secondary-title&gt;&lt;/titles&gt;&lt;volume&gt;11&lt;/volume&gt;&lt;number&gt;11&lt;/number&gt;&lt;edition&gt;2019/11/23&lt;/edition&gt;&lt;keywords&gt;&lt;keyword&gt;Non-alcoholic fatty liver disease&lt;/keyword&gt;&lt;keyword&gt;microbiome&lt;/keyword&gt;&lt;keyword&gt;nonalcoholic steatohepatitis&lt;/keyword&gt;&lt;keyword&gt;probiotics&lt;/keyword&gt;&lt;/keywords&gt;&lt;dates&gt;&lt;year&gt;2019&lt;/year&gt;&lt;pub-dates&gt;&lt;date&gt;Nov 19&lt;/date&gt;&lt;/pub-dates&gt;&lt;/dates&gt;&lt;isbn&gt;2072-6643 (Electronic)&amp;#xD;2072-6643 (Linking)&lt;/isbn&gt;&lt;accession-num&gt;31752378&lt;/accession-num&gt;&lt;urls&gt;&lt;related-urls&gt;&lt;url&gt;https://www.ncbi.nlm.nih.gov/pubmed/31752378&lt;/url&gt;&lt;/related-urls&gt;&lt;/urls&gt;&lt;electronic-resource-num&gt;10.3390/nu11112837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7165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 beneficial bacteria ca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reduc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pid deposition,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endotoxemi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, oxidative stres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lammat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o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regulating the expression 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9810FF" w:rsidRPr="00CA27A4">
        <w:rPr>
          <w:rFonts w:ascii="Book Antiqua" w:hAnsi="Book Antiqua" w:cs="Times New Roman"/>
          <w:color w:val="000000" w:themeColor="text1"/>
          <w:sz w:val="24"/>
          <w:szCs w:val="24"/>
        </w:rPr>
        <w:t>TNF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>α</w:t>
      </w:r>
      <w:r w:rsidR="009810FF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NF-</w:t>
      </w:r>
      <w:proofErr w:type="spellStart"/>
      <w:r w:rsidR="009810FF" w:rsidRPr="00CA27A4">
        <w:rPr>
          <w:rFonts w:ascii="Book Antiqua" w:hAnsi="Book Antiqua" w:cs="Times New Roman"/>
          <w:color w:val="000000" w:themeColor="text1"/>
          <w:sz w:val="24"/>
          <w:szCs w:val="24"/>
        </w:rPr>
        <w:t>κB</w:t>
      </w:r>
      <w:proofErr w:type="spellEnd"/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 collagen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Xie&lt;/Author&gt;&lt;Year&gt;2019&lt;/Year&gt;&lt;RecNum&gt;10&lt;/RecNum&gt;&lt;DisplayText&gt;&lt;style face="superscript"&gt;[35]&lt;/style&gt;&lt;/DisplayText&gt;&lt;record&gt;&lt;rec-number&gt;10&lt;/rec-number&gt;&lt;foreign-keys&gt;&lt;key app="EN" db-id="xdspt0x2zzxeeledewtpaatyrt0xvav059wp" timestamp="0"&gt;10&lt;/key&gt;&lt;/foreign-keys&gt;&lt;ref-type name="Journal Article"&gt;17&lt;/ref-type&gt;&lt;contributors&gt;&lt;authors&gt;&lt;author&gt;Xie, C.&lt;/author&gt;&lt;author&gt;Halegoua-DeMarzio, D.&lt;/author&gt;&lt;/authors&gt;&lt;/contributors&gt;&lt;auth-address&gt;Department of Medicine, Division of Gastroenterology and Hepatology, Thomas Jefferson University, Philadelphia, PA 19107, USA.&lt;/auth-address&gt;&lt;titles&gt;&lt;title&gt;Role of Probiotics in Non-alcoholic Fatty Liver Disease: Does Gut Microbiota Matter?&lt;/title&gt;&lt;secondary-title&gt;Nutrients&lt;/secondary-title&gt;&lt;/titles&gt;&lt;volume&gt;11&lt;/volume&gt;&lt;number&gt;11&lt;/number&gt;&lt;edition&gt;2019/11/23&lt;/edition&gt;&lt;keywords&gt;&lt;keyword&gt;Non-alcoholic fatty liver disease&lt;/keyword&gt;&lt;keyword&gt;microbiome&lt;/keyword&gt;&lt;keyword&gt;nonalcoholic steatohepatitis&lt;/keyword&gt;&lt;keyword&gt;probiotics&lt;/keyword&gt;&lt;/keywords&gt;&lt;dates&gt;&lt;year&gt;2019&lt;/year&gt;&lt;pub-dates&gt;&lt;date&gt;Nov 19&lt;/date&gt;&lt;/pub-dates&gt;&lt;/dates&gt;&lt;isbn&gt;2072-6643 (Electronic)&amp;#xD;2072-6643 (Linking)&lt;/isbn&gt;&lt;accession-num&gt;31752378&lt;/accession-num&gt;&lt;urls&gt;&lt;related-urls&gt;&lt;url&gt;https://www.ncbi.nlm.nih.gov/pubmed/31752378&lt;/url&gt;&lt;/related-urls&gt;&lt;/urls&gt;&lt;electronic-resource-num&gt;10.3390/nu11112837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biotic strains for therapeutic applications are selected on the basis of 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afety, functionality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echnical </w:t>
      </w:r>
      <w:proofErr w:type="gramStart"/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quirement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rb3dpYWs8L0F1dGhvcj48WWVhcj4yMDE3PC9ZZWFy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rb3dpYWs8L0F1dGhvcj48WWVhcj4yMDE3PC9ZZWFy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instance, some </w:t>
      </w:r>
      <w:r w:rsidR="00A52E31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Streptococcus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83362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Lactobacillu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D418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A52E31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ain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regulate the </w:t>
      </w:r>
      <w:r w:rsidR="009810F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cosa-motivated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immune sy</w:t>
      </w:r>
      <w:r w:rsidR="00455067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m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18336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810FF" w:rsidRPr="00CA27A4">
        <w:rPr>
          <w:rFonts w:ascii="Book Antiqua" w:hAnsi="Book Antiqua" w:cs="Times New Roman"/>
          <w:color w:val="000000" w:themeColor="text1"/>
          <w:sz w:val="24"/>
          <w:szCs w:val="24"/>
        </w:rPr>
        <w:t>gastrointestina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lammat</w:t>
      </w:r>
      <w:r w:rsidR="00A74B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ion, and promot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rowth and survival of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pithelial </w:t>
      </w:r>
      <w:proofErr w:type="gram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W9sZWxsYTwvQXV0aG9yPjxZZWFyPjIwMTQ8L1llYXI+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W9sZWxsYTwvQXV0aG9yPjxZZWFyPjIwMTQ8L1llYXI+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9E666D3" w14:textId="34D34675" w:rsidR="002E065A" w:rsidRPr="00CA27A4" w:rsidRDefault="00A74B84" w:rsidP="00CA27A4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 w:cs="Times New Roman"/>
          <w:color w:val="333333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obiotics hav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ificant therapeutic effects o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urin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tty liver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odel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wel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ministrating probiotics to </w:t>
      </w:r>
      <w:r w:rsidR="009810F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ce fed 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an</w:t>
      </w:r>
      <w:r w:rsidR="0018336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81D60" w:rsidRPr="00CA27A4">
        <w:rPr>
          <w:rFonts w:ascii="Book Antiqua" w:hAnsi="Book Antiqua" w:cs="Times New Roman"/>
          <w:color w:val="000000" w:themeColor="text1"/>
          <w:sz w:val="24"/>
          <w:szCs w:val="24"/>
        </w:rPr>
        <w:t>HFD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ificantly slowed the progressio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hepatic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atosis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fibrosi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Xie&lt;/Author&gt;&lt;Year&gt;2019&lt;/Year&gt;&lt;RecNum&gt;10&lt;/RecNum&gt;&lt;DisplayText&gt;&lt;style face="superscript"&gt;[35]&lt;/style&gt;&lt;/DisplayText&gt;&lt;record&gt;&lt;rec-number&gt;10&lt;/rec-number&gt;&lt;foreign-keys&gt;&lt;key app="EN" db-id="xdspt0x2zzxeeledewtpaatyrt0xvav059wp" timestamp="0"&gt;10&lt;/key&gt;&lt;/foreign-keys&gt;&lt;ref-type name="Journal Article"&gt;17&lt;/ref-type&gt;&lt;contributors&gt;&lt;authors&gt;&lt;author&gt;Xie, C.&lt;/author&gt;&lt;author&gt;Halegoua-DeMarzio, D.&lt;/author&gt;&lt;/authors&gt;&lt;/contributors&gt;&lt;auth-address&gt;Department of Medicine, Division of Gastroenterology and Hepatology, Thomas Jefferson University, Philadelphia, PA 19107, USA.&lt;/auth-address&gt;&lt;titles&gt;&lt;title&gt;Role of Probiotics in Non-alcoholic Fatty Liver Disease: Does Gut Microbiota Matter?&lt;/title&gt;&lt;secondary-title&gt;Nutrients&lt;/secondary-title&gt;&lt;/titles&gt;&lt;volume&gt;11&lt;/volume&gt;&lt;number&gt;11&lt;/number&gt;&lt;edition&gt;2019/11/23&lt;/edition&gt;&lt;keywords&gt;&lt;keyword&gt;Non-alcoholic fatty liver disease&lt;/keyword&gt;&lt;keyword&gt;microbiome&lt;/keyword&gt;&lt;keyword&gt;nonalcoholic steatohepatitis&lt;/keyword&gt;&lt;keyword&gt;probiotics&lt;/keyword&gt;&lt;/keywords&gt;&lt;dates&gt;&lt;year&gt;2019&lt;/year&gt;&lt;pub-dates&gt;&lt;date&gt;Nov 19&lt;/date&gt;&lt;/pub-dates&gt;&lt;/dates&gt;&lt;isbn&gt;2072-6643 (Electronic)&amp;#xD;2072-6643 (Linking)&lt;/isbn&gt;&lt;accession-num&gt;31752378&lt;/accession-num&gt;&lt;urls&gt;&lt;related-urls&gt;&lt;url&gt;https://www.ncbi.nlm.nih.gov/pubmed/31752378&lt;/url&gt;&lt;/related-urls&gt;&lt;/urls&gt;&lt;electronic-resource-num&gt;10.3390/nu11112837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However, most studies on NAFLD rodent model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imed at preventing, rather than treating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e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uced liver </w:t>
      </w:r>
      <w:proofErr w:type="gram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disease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XJvbmk8L0F1dGhvcj48WWVhcj4yMDE5PC9ZZWFyPjxS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XJvbmk8L0F1dGhvcj48WWVhcj4yMDE5PC9ZZWFyPjxS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8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nical trials o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FLD patients have shown that </w:t>
      </w:r>
      <w:r w:rsidR="0037386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Lactobacillus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83362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Streptococcu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37386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ifidobacterium</w:t>
      </w:r>
      <w:proofErr w:type="spellEnd"/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ain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play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>ameliorativ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le by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toring </w:t>
      </w:r>
      <w:r w:rsidR="0036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levels of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 enzyme</w:t>
      </w:r>
      <w:r w:rsidR="0036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41AD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partate aminotransferase (AST) and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anine aminotransferase (ALT)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Xie&lt;/Author&gt;&lt;Year&gt;2019&lt;/Year&gt;&lt;RecNum&gt;10&lt;/RecNum&gt;&lt;DisplayText&gt;&lt;style face="superscript"&gt;[35]&lt;/style&gt;&lt;/DisplayText&gt;&lt;record&gt;&lt;rec-number&gt;10&lt;/rec-number&gt;&lt;foreign-keys&gt;&lt;key app="EN" db-id="xdspt0x2zzxeeledewtpaatyrt0xvav059wp" timestamp="0"&gt;10&lt;/key&gt;&lt;/foreign-keys&gt;&lt;ref-type name="Journal Article"&gt;17&lt;/ref-type&gt;&lt;contributors&gt;&lt;authors&gt;&lt;author&gt;Xie, C.&lt;/author&gt;&lt;author&gt;Halegoua-DeMarzio, D.&lt;/author&gt;&lt;/authors&gt;&lt;/contributors&gt;&lt;auth-address&gt;Department of Medicine, Division of Gastroenterology and Hepatology, Thomas Jefferson University, Philadelphia, PA 19107, USA.&lt;/auth-address&gt;&lt;titles&gt;&lt;title&gt;Role of Probiotics in Non-alcoholic Fatty Liver Disease: Does Gut Microbiota Matter?&lt;/title&gt;&lt;secondary-title&gt;Nutrients&lt;/secondary-title&gt;&lt;/titles&gt;&lt;volume&gt;11&lt;/volume&gt;&lt;number&gt;11&lt;/number&gt;&lt;edition&gt;2019/11/23&lt;/edition&gt;&lt;keywords&gt;&lt;keyword&gt;Non-alcoholic fatty liver disease&lt;/keyword&gt;&lt;keyword&gt;microbiome&lt;/keyword&gt;&lt;keyword&gt;nonalcoholic steatohepatitis&lt;/keyword&gt;&lt;keyword&gt;probiotics&lt;/keyword&gt;&lt;/keywords&gt;&lt;dates&gt;&lt;year&gt;2019&lt;/year&gt;&lt;pub-dates&gt;&lt;date&gt;Nov 19&lt;/date&gt;&lt;/pub-dates&gt;&lt;/dates&gt;&lt;isbn&gt;2072-6643 (Electronic)&amp;#xD;2072-6643 (Linking)&lt;/isbn&gt;&lt;accession-num&gt;31752378&lt;/accession-num&gt;&lt;urls&gt;&lt;related-urls&gt;&lt;url&gt;https://www.ncbi.nlm.nih.gov/pubmed/31752378&lt;/url&gt;&lt;/related-urls&gt;&lt;/urls&gt;&lt;electronic-resource-num&gt;10.3390/nu11112837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instance,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ra-hepatic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level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37386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T and AL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significantly </w:t>
      </w:r>
      <w:r w:rsidR="00E806E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NAFLD patients 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llow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3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atment with </w:t>
      </w:r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Lactobacillus </w:t>
      </w:r>
      <w:proofErr w:type="spellStart"/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ulgaricus</w:t>
      </w:r>
      <w:proofErr w:type="spellEnd"/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 (L. </w:t>
      </w:r>
      <w:proofErr w:type="spellStart"/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ulgaricus</w:t>
      </w:r>
      <w:proofErr w:type="spellEnd"/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)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E41FEB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Streptococcus </w:t>
      </w:r>
      <w:proofErr w:type="spellStart"/>
      <w:r w:rsidR="00E41FEB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thermophilus</w:t>
      </w:r>
      <w:proofErr w:type="spellEnd"/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 (</w:t>
      </w:r>
      <w:r w:rsidR="005473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S</w:t>
      </w:r>
      <w:r w:rsidR="00D36E17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.</w:t>
      </w:r>
      <w:r w:rsidR="005473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 </w:t>
      </w:r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thermophiles)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xlcjwvQXV0aG9yPjxZZWFyPjIwMTE8L1llYXI+PFJl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xlcjwvQXV0aG9yPjxZZWFyPjIwMTE8L1llYXI+PFJl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9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7165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YAIRI 588, a probiotic </w:t>
      </w:r>
      <w:r w:rsidR="00E41FEB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Clostridium </w:t>
      </w:r>
      <w:proofErr w:type="spellStart"/>
      <w:r w:rsidR="00E41FEB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utyricum</w:t>
      </w:r>
      <w:proofErr w:type="spellEnd"/>
      <w:r w:rsidR="002E5B27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rain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9215D" w:rsidRPr="00CA27A4">
        <w:rPr>
          <w:rFonts w:ascii="Book Antiqua" w:hAnsi="Book Antiqua" w:cs="Times New Roman"/>
          <w:color w:val="000000" w:themeColor="text1"/>
          <w:sz w:val="24"/>
          <w:szCs w:val="24"/>
        </w:rPr>
        <w:t>origina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lly from</w:t>
      </w:r>
      <w:r w:rsidR="0089215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apan and 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ed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widely in Asia, prevented fatty degeneration from progressing to liver cancer in a rat NAFLD model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bmRvPC9BdXRob3I+PFllYXI+MjAxMzwvWWVhcj48UmVj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bmRvPC9BdXRob3I+PFllYXI+MjAxMzwvWWVhcj48UmVj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41FE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0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addition, </w:t>
      </w:r>
      <w:r w:rsidR="002E5B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-administration of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several probiotic s</w:t>
      </w:r>
      <w:r w:rsidR="004A6D29" w:rsidRPr="00CA27A4">
        <w:rPr>
          <w:rFonts w:ascii="Book Antiqua" w:hAnsi="Book Antiqua" w:cs="Times New Roman"/>
          <w:sz w:val="24"/>
          <w:szCs w:val="24"/>
        </w:rPr>
        <w:t>trains</w:t>
      </w:r>
      <w:r w:rsidR="00F7790D" w:rsidRPr="00CA27A4">
        <w:rPr>
          <w:rFonts w:ascii="Book Antiqua" w:hAnsi="Book Antiqua" w:cs="Times New Roman"/>
          <w:sz w:val="24"/>
          <w:szCs w:val="24"/>
        </w:rPr>
        <w:t>,</w:t>
      </w:r>
      <w:r w:rsidR="00021587" w:rsidRPr="00CA27A4">
        <w:rPr>
          <w:rFonts w:ascii="Book Antiqua" w:hAnsi="Book Antiqua" w:cs="Times New Roman"/>
          <w:sz w:val="24"/>
          <w:szCs w:val="24"/>
        </w:rPr>
        <w:t xml:space="preserve"> </w:t>
      </w:r>
      <w:r w:rsidR="00F7790D" w:rsidRPr="00CA27A4">
        <w:rPr>
          <w:rFonts w:ascii="Book Antiqua" w:hAnsi="Book Antiqua" w:cs="Times New Roman"/>
          <w:sz w:val="24"/>
          <w:szCs w:val="24"/>
        </w:rPr>
        <w:t xml:space="preserve">such as the </w:t>
      </w:r>
      <w:r w:rsidR="00E41FEB" w:rsidRPr="00CA27A4">
        <w:rPr>
          <w:rFonts w:ascii="Book Antiqua" w:hAnsi="Book Antiqua" w:cs="Times New Roman"/>
          <w:sz w:val="24"/>
          <w:szCs w:val="24"/>
        </w:rPr>
        <w:t>VSL</w:t>
      </w:r>
      <w:r w:rsidR="004A6D29" w:rsidRPr="00CA27A4">
        <w:rPr>
          <w:rFonts w:ascii="Book Antiqua" w:hAnsi="Book Antiqua" w:cs="Times New Roman"/>
          <w:sz w:val="24"/>
          <w:szCs w:val="24"/>
        </w:rPr>
        <w:t>3</w:t>
      </w:r>
      <w:r w:rsidR="00F7790D" w:rsidRPr="00CA27A4">
        <w:rPr>
          <w:rFonts w:ascii="Book Antiqua" w:hAnsi="Book Antiqua" w:cs="Times New Roman"/>
          <w:sz w:val="24"/>
          <w:szCs w:val="24"/>
        </w:rPr>
        <w:t xml:space="preserve"> form</w:t>
      </w:r>
      <w:r w:rsidR="00F7790D" w:rsidRPr="00CA27A4">
        <w:rPr>
          <w:rFonts w:ascii="Book Antiqua" w:hAnsi="Book Antiqua" w:cs="Times New Roman"/>
          <w:color w:val="000000" w:themeColor="text1"/>
          <w:sz w:val="24"/>
          <w:szCs w:val="24"/>
        </w:rPr>
        <w:t>ulation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eight </w:t>
      </w:r>
      <w:r w:rsidR="00F779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biotic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bacteria</w:t>
      </w:r>
      <w:r w:rsidR="00F7790D" w:rsidRPr="00CA27A4">
        <w:rPr>
          <w:rFonts w:ascii="Book Antiqua" w:hAnsi="Book Antiqua" w:cs="Times New Roman"/>
          <w:color w:val="000000" w:themeColor="text1"/>
          <w:sz w:val="24"/>
          <w:szCs w:val="24"/>
        </w:rPr>
        <w:t>l strains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[</w:t>
      </w:r>
      <w:r w:rsidR="00A37548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S. thermophiles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um</w:t>
      </w:r>
      <w:proofErr w:type="spellEnd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reve</w:t>
      </w:r>
      <w:proofErr w:type="spellEnd"/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um</w:t>
      </w:r>
      <w:proofErr w:type="spellEnd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longum</w:t>
      </w:r>
      <w:proofErr w:type="spellEnd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(</w:t>
      </w:r>
      <w:r w:rsidR="00A37548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B. </w:t>
      </w:r>
      <w:proofErr w:type="spellStart"/>
      <w:r w:rsidR="00A37548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longum</w:t>
      </w:r>
      <w:proofErr w:type="spellEnd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)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um</w:t>
      </w:r>
      <w:proofErr w:type="spellEnd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infantis</w:t>
      </w:r>
      <w:proofErr w:type="spellEnd"/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Lactobacillus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casei</w:t>
      </w:r>
      <w:proofErr w:type="spellEnd"/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Lactobacillus </w:t>
      </w:r>
      <w:proofErr w:type="spellStart"/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plantarum</w:t>
      </w:r>
      <w:proofErr w:type="spellEnd"/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A6D2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Lactobacillus </w:t>
      </w:r>
      <w:r w:rsidR="00183362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acidophilu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L. </w:t>
      </w:r>
      <w:proofErr w:type="spellStart"/>
      <w:r w:rsidR="00E41F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ulgaricus</w:t>
      </w:r>
      <w:proofErr w:type="spellEnd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]</w:t>
      </w:r>
      <w:r w:rsidR="00F779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ult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F779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greater therapeutic effects compared to any s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le </w:t>
      </w:r>
      <w:proofErr w:type="gramStart"/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rain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3JhPC9BdXRob3I+PFllYXI+MjAxOTwvWWVhcj48UmVj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3JhPC9BdXRob3I+PFllYXI+MjAxOTwvWWVhcj48UmVj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2-4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. A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95E7D" w:rsidRPr="00CA27A4">
        <w:rPr>
          <w:rFonts w:ascii="Book Antiqua" w:hAnsi="Book Antiqua" w:cs="Times New Roman"/>
          <w:color w:val="000000" w:themeColor="text1"/>
          <w:sz w:val="24"/>
          <w:szCs w:val="24"/>
        </w:rPr>
        <w:t>randomized controlled trial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95E7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ducted on overweight children with NAFLD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significant improvement </w:t>
      </w:r>
      <w:r w:rsidR="00995E7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tty liver 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dition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>BMI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llowing treatment with 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VSL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3. 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bsequent studies indicated that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increase 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tal and active GLP-1 as well as decrease 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lasma levels of S-</w:t>
      </w:r>
      <w:proofErr w:type="spellStart"/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nitro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othiols</w:t>
      </w:r>
      <w:proofErr w:type="spellEnd"/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malondialdehyde</w:t>
      </w:r>
      <w:proofErr w:type="spellEnd"/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 4-hydroxynonenal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0589" w:rsidRPr="00CA27A4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6B0589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6B058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 potential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chanisms underlying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C7E9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herapeutic 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effects of VSL</w:t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>3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lzaTwvQXV0aG9yPjxZZWFyPjIwMTQ8L1llYXI+PFJl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lzaTwvQXV0aG9yPjxZZWFyPjIwMTQ8L1llYXI+PFJl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41FE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5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A6D2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806E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more, 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VS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3 </w:t>
      </w:r>
      <w:r w:rsidR="008F2F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eviate </w:t>
      </w:r>
      <w:r w:rsidR="008F2F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ronic liver diseases by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tect</w:t>
      </w:r>
      <w:r w:rsidR="008F2F03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3575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testina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arrier</w:t>
      </w:r>
      <w:r w:rsidR="008F2F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reduc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endotoxemi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3575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oxidative/</w:t>
      </w:r>
      <w:proofErr w:type="spellStart"/>
      <w:r w:rsidR="003575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nitrosative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res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b2d1ZXJjaW88L0F1dGhvcj48WWVhcj4yMDA1PC9ZZWFy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b2d1ZXJjaW88L0F1dGhvcj48WWVhcj4yMDA1PC9ZZWFy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41FE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6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7036C45" w14:textId="42B549E4" w:rsidR="0005756E" w:rsidRPr="00CA27A4" w:rsidRDefault="004A6D29" w:rsidP="00CA27A4">
      <w:pPr>
        <w:widowControl w:val="0"/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biotics are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imarily 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rived from </w:t>
      </w:r>
      <w:proofErr w:type="gramStart"/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cteria,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which raises</w:t>
      </w:r>
      <w:proofErr w:type="gramEnd"/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cerns of biosafety. A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ew probiotics derived from yeast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2277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e.g.</w:t>
      </w:r>
      <w:r w:rsidR="006B0589">
        <w:rPr>
          <w:rFonts w:ascii="Book Antiqua" w:hAnsi="Book Antiqua" w:cs="Times New Roman"/>
          <w:i/>
          <w:color w:val="000000" w:themeColor="text1"/>
          <w:sz w:val="24"/>
          <w:szCs w:val="24"/>
        </w:rPr>
        <w:t>,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2277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Saccharomyces </w:t>
      </w:r>
      <w:proofErr w:type="spellStart"/>
      <w:r w:rsidR="00D2277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oulardii</w:t>
      </w:r>
      <w:proofErr w:type="spellEnd"/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ncouraging effects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specially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e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combined with traditional bacterial probiotic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elesidis&lt;/Author&gt;&lt;Year&gt;2012&lt;/Year&gt;&lt;RecNum&gt;86&lt;/RecNum&gt;&lt;DisplayText&gt;&lt;style face="superscript"&gt;[48]&lt;/style&gt;&lt;/DisplayText&gt;&lt;record&gt;&lt;rec-number&gt;86&lt;/rec-number&gt;&lt;foreign-keys&gt;&lt;key app="EN" db-id="xdspt0x2zzxeeledewtpaatyrt0xvav059wp" timestamp="1577705855"&gt;86&lt;/key&gt;&lt;/foreign-keys&gt;&lt;ref-type name="Journal Article"&gt;17&lt;/ref-type&gt;&lt;contributors&gt;&lt;authors&gt;&lt;author&gt;Kelesidis, T.&lt;/author&gt;&lt;author&gt;Pothoulakis, C.&lt;/author&gt;&lt;/authors&gt;&lt;/contributors&gt;&lt;auth-address&gt;Department of Medicine, Division of Infectious Diseases, David Geffen School of Medicine, UCLA, Los Angeles, CA, USA.&lt;/auth-address&gt;&lt;titles&gt;&lt;title&gt;Efficacy and safety of the probiotic Saccharomyces boulardii for the prevention and therapy of gastrointestinal disorders&lt;/title&gt;&lt;secondary-title&gt;Therap Adv Gastroenterol&lt;/secondary-title&gt;&lt;/titles&gt;&lt;periodical&gt;&lt;full-title&gt;Therap Adv Gastroenterol&lt;/full-title&gt;&lt;/periodical&gt;&lt;pages&gt;111-25&lt;/pages&gt;&lt;volume&gt;5&lt;/volume&gt;&lt;number&gt;2&lt;/number&gt;&lt;keywords&gt;&lt;keyword&gt;Saccharomyces boulardii&lt;/keyword&gt;&lt;keyword&gt;efficacy&lt;/keyword&gt;&lt;keyword&gt;gastrointestinal disorders&lt;/keyword&gt;&lt;keyword&gt;probiotic&lt;/keyword&gt;&lt;keyword&gt;safety&lt;/keyword&gt;&lt;/keywords&gt;&lt;dates&gt;&lt;year&gt;2012&lt;/year&gt;&lt;pub-dates&gt;&lt;date&gt;Mar&lt;/date&gt;&lt;/pub-dates&gt;&lt;/dates&gt;&lt;isbn&gt;1756-2848 (Electronic)&amp;#xD;1756-283X (Linking)&lt;/isbn&gt;&lt;accession-num&gt;22423260&lt;/accession-num&gt;&lt;urls&gt;&lt;related-urls&gt;&lt;url&gt;https://www.ncbi.nlm.nih.gov/pubmed/22423260&lt;/url&gt;&lt;/related-urls&gt;&lt;/urls&gt;&lt;custom2&gt;PMC3296087&lt;/custom2&gt;&lt;electronic-resource-num&gt;10.1177/1756283X11428502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8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urther research is needed to </w:t>
      </w:r>
      <w:r w:rsidR="008F2F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ptimiz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 efficacy, safety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ustainability of probiotics </w:t>
      </w:r>
      <w:r w:rsidR="008F2F03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r treat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FLD.</w:t>
      </w:r>
    </w:p>
    <w:p w14:paraId="295D4EB6" w14:textId="77777777" w:rsidR="00615882" w:rsidRPr="00CA27A4" w:rsidRDefault="00615882" w:rsidP="00CA27A4">
      <w:pPr>
        <w:widowControl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BA16611" w14:textId="77777777" w:rsidR="00615882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Prebiotics</w:t>
      </w:r>
    </w:p>
    <w:p w14:paraId="79D5A517" w14:textId="71A26B98" w:rsidR="0005756E" w:rsidRPr="00CA27A4" w:rsidRDefault="008F2F03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</w:t>
      </w:r>
      <w:r w:rsidR="00913F07" w:rsidRPr="00CA27A4">
        <w:rPr>
          <w:rFonts w:ascii="Book Antiqua" w:hAnsi="Book Antiqua" w:cs="Times New Roman"/>
          <w:color w:val="000000" w:themeColor="text1"/>
          <w:sz w:val="24"/>
          <w:szCs w:val="24"/>
        </w:rPr>
        <w:t>he International Scientific Associatio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for Probiotics and Prebiotic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define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biotic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 a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bstrat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18E9" w:rsidRPr="00CA27A4">
        <w:rPr>
          <w:rFonts w:ascii="Book Antiqua" w:hAnsi="Book Antiqua" w:cs="Times New Roman"/>
          <w:color w:val="000000" w:themeColor="text1"/>
          <w:sz w:val="24"/>
          <w:szCs w:val="24"/>
        </w:rPr>
        <w:t>broken down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by host microorganism</w:t>
      </w:r>
      <w:r w:rsidR="00F24179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o </w:t>
      </w:r>
      <w:proofErr w:type="gramStart"/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metabolite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88L0F1dGhvcj48WWVhcj4yMDE4PC9ZZWFyPjxSZWNO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88L0F1dGhvcj48WWVhcj4yMDE4PC9ZZWFyPjxSZWNO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E18E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D042E5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mote the</w:t>
      </w:r>
      <w:r w:rsidR="009F155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 of beneficial bacteria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YWxsaWFub3U8L0F1dGhvcj48WWVhcj4yMDE5PC9ZZWFy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YWxsaWFub3U8L0F1dGhvcj48WWVhcj4yMDE5PC9ZZWFy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9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042E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E18E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biotic feeding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ive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adjuvant</w:t>
      </w:r>
      <w:r w:rsidR="00D2277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apy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 disease</w:t>
      </w:r>
      <w:r w:rsidR="00BE18E9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proves the symptoms </w:t>
      </w:r>
      <w:r w:rsidR="00C53D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restoring gut </w:t>
      </w:r>
      <w:proofErr w:type="spellStart"/>
      <w:proofErr w:type="gramStart"/>
      <w:r w:rsidR="00C53DA7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5pPC9BdXRob3I+PFllYXI+MjAwOTwvWWVhcj48UmVj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5pPC9BdXRob3I+PFllYXI+MjAwOTwvWWVhcj48UmVj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41FE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0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50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53D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C53DA7" w:rsidRPr="00CA27A4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gofructose</w:t>
      </w:r>
      <w:proofErr w:type="spellEnd"/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 mixture of </w:t>
      </w:r>
      <w:proofErr w:type="spellStart"/>
      <w:r w:rsidR="002549FA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ndigestible</w:t>
      </w:r>
      <w:proofErr w:type="spellEnd"/>
      <w:r w:rsidR="002549F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rmentable dietary </w:t>
      </w:r>
      <w:proofErr w:type="gramStart"/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fiber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5pPC9BdXRob3I+PFllYXI+MjAwNjwvWWVhcj48UmVj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5pPC9BdXRob3I+PFllYXI+MjAwNjwvWWVhcj48UmVj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reduc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d liver </w:t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xidative stress and inflammation 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by</w:t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prov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stinal permeability and tigh</w:t>
      </w:r>
      <w:r w:rsidR="009846DC" w:rsidRPr="00CA27A4">
        <w:rPr>
          <w:rFonts w:ascii="Book Antiqua" w:hAnsi="Book Antiqua" w:cs="Times New Roman"/>
          <w:color w:val="000000" w:themeColor="text1"/>
          <w:sz w:val="24"/>
          <w:szCs w:val="24"/>
        </w:rPr>
        <w:t>t junction integrity</w:t>
      </w:r>
      <w:r w:rsidR="00210427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biotic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mulate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rowth of </w:t>
      </w:r>
      <w:proofErr w:type="spellStart"/>
      <w:r w:rsidR="00615882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ormali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z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sma endotoxin levels, which improved glucose tolerance and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bsequently </w:t>
      </w:r>
      <w:r w:rsidR="00A95AE4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sulted in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ight loss in 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obese individual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oopman&lt;/Author&gt;&lt;Year&gt;2019&lt;/Year&gt;&lt;RecNum&gt;21&lt;/RecNum&gt;&lt;DisplayText&gt;&lt;style face="superscript"&gt;[52]&lt;/style&gt;&lt;/DisplayText&gt;&lt;record&gt;&lt;rec-number&gt;21&lt;/rec-number&gt;&lt;foreign-keys&gt;&lt;key app="EN" db-id="xdspt0x2zzxeeledewtpaatyrt0xvav059wp" timestamp="0"&gt;21&lt;/key&gt;&lt;/foreign-keys&gt;&lt;ref-type name="Journal Article"&gt;17&lt;/ref-type&gt;&lt;contributors&gt;&lt;authors&gt;&lt;author&gt;Koopman, N.&lt;/author&gt;&lt;author&gt;Molinaro, A.&lt;/author&gt;&lt;author&gt;Nieuwdorp, M.&lt;/author&gt;&lt;author&gt;Holleboom, A. G.&lt;/author&gt;&lt;/authors&gt;&lt;/contributors&gt;&lt;auth-address&gt;Department of Molecular Biology and Microbial Food Safety, Swammerdam Institute for Life Sciences, University of Amsterdam, Amsterdam, The Netherlands.&amp;#xD;Wallenberg Laboratory, Department of Molecular and Clinical Medicine, Sahlgrenska Academy, University of Gothenburg, Gothenburg, Sweden.&amp;#xD;Vascular Medicine, Amsterdam University Medical Center, Amsterdam, The Netherlands.&lt;/auth-address&gt;&lt;titles&gt;&lt;title&gt;Review article: can bugs be drugs? The potential of probiotics and prebiotics as treatment for non-alcoholic fatty liver disease&lt;/title&gt;&lt;secondary-title&gt;Aliment Pharmacol Ther&lt;/secondary-title&gt;&lt;/titles&gt;&lt;periodical&gt;&lt;full-title&gt;Aliment Pharmacol Ther&lt;/full-title&gt;&lt;/periodical&gt;&lt;pages&gt;628-639&lt;/pages&gt;&lt;volume&gt;50&lt;/volume&gt;&lt;number&gt;6&lt;/number&gt;&lt;edition&gt;2019/08/03&lt;/edition&gt;&lt;dates&gt;&lt;year&gt;2019&lt;/year&gt;&lt;pub-dates&gt;&lt;date&gt;Sep&lt;/date&gt;&lt;/pub-dates&gt;&lt;/dates&gt;&lt;isbn&gt;1365-2036 (Electronic)&amp;#xD;0269-2813 (Linking)&lt;/isbn&gt;&lt;accession-num&gt;31373710&lt;/accession-num&gt;&lt;urls&gt;&lt;related-urls&gt;&lt;url&gt;https://www.ncbi.nlm.nih.gov/pubmed/31373710&lt;/url&gt;&lt;/related-urls&gt;&lt;/urls&gt;&lt;electronic-resource-num&gt;10.1111/apt.15416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>Lactulose is a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ther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biotic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mote</w:t>
      </w:r>
      <w:r w:rsidR="00017B04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rowth of </w:t>
      </w:r>
      <w:bookmarkStart w:id="6" w:name="OLE_LINK18"/>
      <w:bookmarkStart w:id="7" w:name="OLE_LINK19"/>
      <w:proofErr w:type="spellStart"/>
      <w:r w:rsidR="005473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ifidobacteria</w:t>
      </w:r>
      <w:bookmarkEnd w:id="6"/>
      <w:bookmarkEnd w:id="7"/>
      <w:proofErr w:type="spellEnd"/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83362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Lactobacillu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Gram-positive bacteria 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hibit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the </w:t>
      </w:r>
      <w:proofErr w:type="spellStart"/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>endotoxemic</w:t>
      </w:r>
      <w:proofErr w:type="spellEnd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am-negative bacteria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bu-Shanab&lt;/Author&gt;&lt;Year&gt;2010&lt;/Year&gt;&lt;RecNum&gt;26&lt;/RecNum&gt;&lt;DisplayText&gt;&lt;style face="superscript"&gt;[53]&lt;/style&gt;&lt;/DisplayText&gt;&lt;record&gt;&lt;rec-number&gt;26&lt;/rec-number&gt;&lt;foreign-keys&gt;&lt;key app="EN" db-id="xdspt0x2zzxeeledewtpaatyrt0xvav059wp" timestamp="0"&gt;26&lt;/key&gt;&lt;/foreign-keys&gt;&lt;ref-type name="Journal Article"&gt;17&lt;/ref-type&gt;&lt;contributors&gt;&lt;authors&gt;&lt;author&gt;Abu-Shanab, A.&lt;/author&gt;&lt;author&gt;Quigley, E. M.&lt;/author&gt;&lt;/authors&gt;&lt;/contributors&gt;&lt;auth-address&gt;Alimentary Pharmabiotic Centre, Biosciences Institute, Floor 5, University College Cork, Cork, Ireland.&lt;/auth-address&gt;&lt;titles&gt;&lt;title&gt;The role of the gut microbiota in nonalcoholic fatty liver disease&lt;/title&gt;&lt;secondary-title&gt;Nat Rev Gastroenterol Hepatol&lt;/secondary-title&gt;&lt;/titles&gt;&lt;pages&gt;691-701&lt;/pages&gt;&lt;volume&gt;7&lt;/volume&gt;&lt;number&gt;12&lt;/number&gt;&lt;edition&gt;2010/11/04&lt;/edition&gt;&lt;keywords&gt;&lt;keyword&gt;Animals&lt;/keyword&gt;&lt;keyword&gt;Bacteria/*metabolism&lt;/keyword&gt;&lt;keyword&gt;Fatty Liver/metabolism/microbiology/physiopathology&lt;/keyword&gt;&lt;keyword&gt;Humans&lt;/keyword&gt;&lt;keyword&gt;Intestinal Mucosa/metabolism&lt;/keyword&gt;&lt;keyword&gt;Intestines/*microbiology&lt;/keyword&gt;&lt;keyword&gt;Liver/metabolism/*microbiology&lt;/keyword&gt;&lt;keyword&gt;Non-alcoholic Fatty Liver Disease&lt;/keyword&gt;&lt;/keywords&gt;&lt;dates&gt;&lt;year&gt;2010&lt;/year&gt;&lt;pub-dates&gt;&lt;date&gt;Dec&lt;/date&gt;&lt;/pub-dates&gt;&lt;/dates&gt;&lt;isbn&gt;1759-5053 (Electronic)&amp;#xD;1759-5045 (Linking)&lt;/isbn&gt;&lt;accession-num&gt;21045794&lt;/accession-num&gt;&lt;urls&gt;&lt;related-urls&gt;&lt;url&gt;https://www.ncbi.nlm.nih.gov/pubmed/21045794&lt;/url&gt;&lt;/related-urls&gt;&lt;/urls&gt;&lt;electronic-resource-num&gt;10.1038/nrgastro.2010.172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3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C193B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D163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FD-fed obese mice that were administered lactulose for 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>6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>k</w:t>
      </w:r>
      <w:proofErr w:type="spellEnd"/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duce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lammation and liver damage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which correlated to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>decreas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rculating 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>level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gramStart"/>
      <w:r w:rsidR="00A33DFC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popolysaccharide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48L0F1dGhvcj48WWVhcj4yMDA3PC9ZZWFyPjxSZWNO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48L0F1dGhvcj48WWVhcj4yMDA3PC9ZZWFyPjxSZWNO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752BE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3D734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 addition, the fungal prebiotic c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hitin-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glucan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5D8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755D89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mi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ight gain, glucose intolerance,</w:t>
      </w:r>
      <w:r w:rsidR="00755D8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ve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iglyceride accumulation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sting hyperglycemia</w:t>
      </w:r>
      <w:r w:rsidR="00755D8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21302" w:rsidRPr="00CA27A4">
        <w:rPr>
          <w:rFonts w:ascii="Book Antiqua" w:hAnsi="Book Antiqua" w:cs="Times New Roman"/>
          <w:color w:val="000000" w:themeColor="text1"/>
          <w:sz w:val="24"/>
          <w:szCs w:val="24"/>
        </w:rPr>
        <w:t>by modulating the</w:t>
      </w:r>
      <w:r w:rsidR="00755D8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ut </w:t>
      </w:r>
      <w:proofErr w:type="spellStart"/>
      <w:proofErr w:type="gramStart"/>
      <w:r w:rsidR="00755D8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ZXlyaW5jazwvQXV0aG9yPjxZZWFyPjIwMTI8L1llYXI+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ZXlyaW5jazwvQXV0aG9yPjxZZWFyPjIwMTI8L1llYXI+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42B5A92" w14:textId="01EDB809" w:rsidR="0005756E" w:rsidRPr="00CA27A4" w:rsidRDefault="00321302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>he beneficial effects of prebiotics on NAFLD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 be attributed to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duc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73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de novo</w:t>
      </w:r>
      <w:r w:rsidR="00440E0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440E03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pogenesis</w:t>
      </w:r>
      <w:proofErr w:type="spellEnd"/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weight and fat loss, improv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ood glucose control,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tored gut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wer 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flammation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Parnell&lt;/Author&gt;&lt;Year&gt;2012&lt;/Year&gt;&lt;RecNum&gt;29&lt;/RecNum&gt;&lt;DisplayText&gt;&lt;style face="superscript"&gt;[56]&lt;/style&gt;&lt;/DisplayText&gt;&lt;record&gt;&lt;rec-number&gt;29&lt;/rec-number&gt;&lt;foreign-keys&gt;&lt;key app="EN" db-id="xdspt0x2zzxeeledewtpaatyrt0xvav059wp" timestamp="0"&gt;29&lt;/key&gt;&lt;/foreign-keys&gt;&lt;ref-type name="Journal Article"&gt;17&lt;/ref-type&gt;&lt;contributors&gt;&lt;authors&gt;&lt;author&gt;Parnell, J. A.&lt;/author&gt;&lt;author&gt;Raman, M.&lt;/author&gt;&lt;author&gt;Rioux, K. P.&lt;/author&gt;&lt;author&gt;Reimer, R. A.&lt;/author&gt;&lt;/authors&gt;&lt;/contributors&gt;&lt;auth-address&gt;Department of Physical Education and Recreation Studies, Faculty of Health and Community Studies, Mount Royal University, Calgary, Alberta, Canada. jparnell@mtroyal.ca&lt;/auth-address&gt;&lt;titles&gt;&lt;title&gt;The potential role of prebiotic fibre for treatment and management of non-alcoholic fatty liver disease and associated obesity and insulin resistance&lt;/title&gt;&lt;secondary-title&gt;Liver Int&lt;/secondary-title&gt;&lt;/titles&gt;&lt;pages&gt;701-11&lt;/pages&gt;&lt;volume&gt;32&lt;/volume&gt;&lt;number&gt;5&lt;/number&gt;&lt;edition&gt;2012/01/10&lt;/edition&gt;&lt;keywords&gt;&lt;keyword&gt;Animals&lt;/keyword&gt;&lt;keyword&gt;Dietary Fiber/*administration &amp;amp; dosage&lt;/keyword&gt;&lt;keyword&gt;Fatty Liver/complications/*diet therapy/microbiology&lt;/keyword&gt;&lt;keyword&gt;Gastrointestinal Tract/drug effects/microbiology&lt;/keyword&gt;&lt;keyword&gt;Humans&lt;/keyword&gt;&lt;keyword&gt;*Insulin Resistance&lt;/keyword&gt;&lt;keyword&gt;Mice&lt;/keyword&gt;&lt;keyword&gt;Non-alcoholic Fatty Liver Disease&lt;/keyword&gt;&lt;keyword&gt;Obesity/complications/*diet therapy/microbiology&lt;/keyword&gt;&lt;keyword&gt;*Prebiotics&lt;/keyword&gt;&lt;keyword&gt;Rats&lt;/keyword&gt;&lt;/keywords&gt;&lt;dates&gt;&lt;year&gt;2012&lt;/year&gt;&lt;pub-dates&gt;&lt;date&gt;May&lt;/date&gt;&lt;/pub-dates&gt;&lt;/dates&gt;&lt;isbn&gt;1478-3231 (Electronic)&amp;#xD;1478-3223 (Linking)&lt;/isbn&gt;&lt;accession-num&gt;22221818&lt;/accession-num&gt;&lt;urls&gt;&lt;related-urls&gt;&lt;url&gt;https://www.ncbi.nlm.nih.gov/pubmed/22221818&lt;/url&gt;&lt;/related-urls&gt;&lt;/urls&gt;&lt;electronic-resource-num&gt;10.1111/j.1478-3231.2011.02730.x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inical 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ial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ave also demonstrated therapeutic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effects of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biotic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FLD/NASH progression </w:t>
      </w:r>
      <w:r w:rsidR="002935C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dulat</w:t>
      </w:r>
      <w:r w:rsidR="002935C8" w:rsidRPr="00CA27A4">
        <w:rPr>
          <w:rFonts w:ascii="Book Antiqua" w:hAnsi="Book Antiqua" w:cs="Times New Roman"/>
          <w:color w:val="000000" w:themeColor="text1"/>
          <w:sz w:val="24"/>
          <w:szCs w:val="24"/>
        </w:rPr>
        <w:t>ion of</w:t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lucose homeos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tasis and lipid metabolism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ernandez-Musoles&lt;/Author&gt;&lt;Year&gt;2019&lt;/Year&gt;&lt;RecNum&gt;30&lt;/RecNum&gt;&lt;DisplayText&gt;&lt;style face="superscript"&gt;[57]&lt;/style&gt;&lt;/DisplayText&gt;&lt;record&gt;&lt;rec-number&gt;30&lt;/rec-number&gt;&lt;foreign-keys&gt;&lt;key app="EN" db-id="xdspt0x2zzxeeledewtpaatyrt0xvav059wp" timestamp="0"&gt;30&lt;/key&gt;&lt;/foreign-keys&gt;&lt;ref-type name="Journal Article"&gt;17&lt;/ref-type&gt;&lt;contributors&gt;&lt;authors&gt;&lt;author&gt;Fernandez-Musoles, R.&lt;/author&gt;&lt;author&gt;Garcia Tejedor, A.&lt;/author&gt;&lt;author&gt;Laparra, J. M.&lt;/author&gt;&lt;/authors&gt;&lt;/contributors&gt;&lt;auth-address&gt;Universidad Internacional de Valencia.&amp;#xD;Instituto Madrileno de Estudios Avanzados en Alimentacion.&lt;/auth-address&gt;&lt;titles&gt;&lt;title&gt;Immunonutritional contribution of gut microbiota to fatty liver disease&lt;/title&gt;&lt;secondary-title&gt;Nutr Hosp&lt;/secondary-title&gt;&lt;/titles&gt;&lt;edition&gt;2019/12/04&lt;/edition&gt;&lt;dates&gt;&lt;year&gt;2019&lt;/year&gt;&lt;pub-dates&gt;&lt;date&gt;Dec 3&lt;/date&gt;&lt;/pub-dates&gt;&lt;/dates&gt;&lt;orig-pub&gt;Contribucion inmunonutricional de la microbiota intestinal a la hepatopatia grasa.&lt;/orig-pub&gt;&lt;isbn&gt;1699-5198 (Electronic)&amp;#xD;0212-1611 (Linking)&lt;/isbn&gt;&lt;accession-num&gt;31793324&lt;/accession-num&gt;&lt;urls&gt;&lt;related-urls&gt;&lt;url&gt;https://www.ncbi.nlm.nih.gov/pubmed/31793324&lt;/url&gt;&lt;/related-urls&gt;&lt;/urls&gt;&lt;electronic-resource-num&gt;10.20960/nh.02775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004F0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7165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conclusion, prebiotics </w:t>
      </w:r>
      <w:r w:rsidR="002935C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a highly suitabl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</w:t>
      </w:r>
      <w:r w:rsidR="002935C8" w:rsidRPr="00CA27A4">
        <w:rPr>
          <w:rFonts w:ascii="Book Antiqua" w:hAnsi="Book Antiqua" w:cs="Times New Roman"/>
          <w:color w:val="000000" w:themeColor="text1"/>
          <w:sz w:val="24"/>
          <w:szCs w:val="24"/>
        </w:rPr>
        <w:t>eutic tool against NAFL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5E3E4637" w14:textId="77777777" w:rsidR="00615882" w:rsidRPr="00CA27A4" w:rsidRDefault="009F4DB8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</w:p>
    <w:p w14:paraId="16188825" w14:textId="77777777" w:rsidR="00615882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Synbiotics</w:t>
      </w:r>
    </w:p>
    <w:p w14:paraId="462BB6F4" w14:textId="5C2C3945" w:rsidR="009F4DB8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the combination of probiotics and prebiotics. NASH </w:t>
      </w:r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treated with </w:t>
      </w:r>
      <w:proofErr w:type="spellStart"/>
      <w:r w:rsidR="005473EB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um</w:t>
      </w:r>
      <w:proofErr w:type="spellEnd"/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>fructo</w:t>
      </w:r>
      <w:proofErr w:type="spellEnd"/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oligosaccharides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OS) </w:t>
      </w:r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6 </w:t>
      </w:r>
      <w:proofErr w:type="spellStart"/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significantly lower</w:t>
      </w:r>
      <w:r w:rsidR="000352B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rum ALT and AST </w:t>
      </w:r>
      <w:r w:rsidR="00AC6FD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s compared to the placebo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group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KYWZhcnBvdXI8L0F1dGhvcj48WWVhcj4yMDE3PC9ZZWFy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KYWZhcnBvdXI8L0F1dGhvcj48WWVhcj4yMDE3PC9ZZWFy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8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, indicat</w:t>
      </w:r>
      <w:r w:rsidR="00746183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otential advantage of </w:t>
      </w:r>
      <w:r w:rsidR="0074618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ing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</w:t>
      </w:r>
      <w:r w:rsidR="00746183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6183" w:rsidRPr="00CA27A4">
        <w:rPr>
          <w:rFonts w:ascii="Book Antiqua" w:hAnsi="Book Antiqua" w:cs="Times New Roman"/>
          <w:color w:val="000000" w:themeColor="text1"/>
          <w:sz w:val="24"/>
          <w:szCs w:val="24"/>
        </w:rPr>
        <w:t>against liver disease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other study 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</w:t>
      </w:r>
      <w:proofErr w:type="spellStart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</w:t>
      </w:r>
      <w:proofErr w:type="spellEnd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pplementation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>seven</w:t>
      </w:r>
      <w:r w:rsidR="0018336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biotic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ains</w:t>
      </w:r>
      <w:r w:rsidR="0018336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5044" w:rsidRPr="00CA27A4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Lactobacillus </w:t>
      </w:r>
      <w:proofErr w:type="spellStart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casei</w:t>
      </w:r>
      <w:proofErr w:type="spellEnd"/>
      <w:r w:rsidR="003C5044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, </w:t>
      </w:r>
      <w:r w:rsidR="00746FBD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L. </w:t>
      </w:r>
      <w:proofErr w:type="spellStart"/>
      <w:r w:rsidR="003C5044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ulgaricus</w:t>
      </w:r>
      <w:proofErr w:type="spellEnd"/>
      <w:r w:rsidR="003C5044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, </w:t>
      </w:r>
      <w:r w:rsidR="00A37548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Lactobacillus </w:t>
      </w:r>
      <w:proofErr w:type="spellStart"/>
      <w:r w:rsidR="00A37548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lastRenderedPageBreak/>
        <w:t>rhamnosus</w:t>
      </w:r>
      <w:proofErr w:type="spellEnd"/>
      <w:r w:rsidR="003C5044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, </w:t>
      </w:r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Lactobacillus acidophilus</w:t>
      </w:r>
      <w:r w:rsidR="003C5044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, </w:t>
      </w:r>
      <w:proofErr w:type="spellStart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ifidobacterium</w:t>
      </w:r>
      <w:proofErr w:type="spellEnd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reve</w:t>
      </w:r>
      <w:proofErr w:type="spellEnd"/>
      <w:r w:rsidR="003C5044" w:rsidRPr="00CA27A4">
        <w:rPr>
          <w:rFonts w:ascii="Book Antiqua" w:hAnsi="Book Antiqua" w:cs="Times New Roman"/>
          <w:color w:val="000000" w:themeColor="text1"/>
          <w:sz w:val="24"/>
          <w:szCs w:val="24"/>
        </w:rPr>
        <w:t>, </w:t>
      </w:r>
      <w:r w:rsidR="00746FBD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B. </w:t>
      </w:r>
      <w:proofErr w:type="spellStart"/>
      <w:r w:rsidR="00183362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longum</w:t>
      </w:r>
      <w:proofErr w:type="spellEnd"/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5044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 </w:t>
      </w:r>
      <w:r w:rsidR="00746FBD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S. </w:t>
      </w:r>
      <w:proofErr w:type="spellStart"/>
      <w:r w:rsidR="003C5044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thermophilus</w:t>
      </w:r>
      <w:proofErr w:type="spellEnd"/>
      <w:r w:rsidR="003C504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and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S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28 </w:t>
      </w:r>
      <w:proofErr w:type="spell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wk</w:t>
      </w:r>
      <w:proofErr w:type="spellEnd"/>
      <w:r w:rsidR="00746FBD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along with healthy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festyle modifications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as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more beneficial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erms of reduced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flammat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ion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MI) to NAFLD patients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ared to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festyle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changes alone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c2xhbXBhcmFzdDwvQXV0aG9yPjxZZWFyPjIwMTQ8L1ll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c2xhbXBhcmFzdDwvQXV0aG9yPjxZZWFyPjIwMTQ8L1ll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9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Malaguarnera</w:t>
      </w:r>
      <w:proofErr w:type="spellEnd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2CB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alaguarnera&lt;/Author&gt;&lt;Year&gt;2012&lt;/Year&gt;&lt;RecNum&gt;92&lt;/RecNum&gt;&lt;DisplayText&gt;&lt;style face="superscript"&gt;[60]&lt;/style&gt;&lt;/DisplayText&gt;&lt;record&gt;&lt;rec-number&gt;92&lt;/rec-number&gt;&lt;foreign-keys&gt;&lt;key app="EN" db-id="xdspt0x2zzxeeledewtpaatyrt0xvav059wp" timestamp="1577723914"&gt;92&lt;/key&gt;&lt;/foreign-keys&gt;&lt;ref-type name="Journal Article"&gt;17&lt;/ref-type&gt;&lt;contributors&gt;&lt;authors&gt;&lt;author&gt;Malaguarnera, Michele&lt;/author&gt;&lt;author&gt;Vacante, Marco&lt;/author&gt;&lt;author&gt;Antic, Tijana&lt;/author&gt;&lt;author&gt;Giordano, Maria&lt;/author&gt;&lt;author&gt;Chisari, Giuseppe&lt;/author&gt;&lt;author&gt;Acquaviva, Rosaria&lt;/author&gt;&lt;author&gt;Mastrojeni, Silvana&lt;/author&gt;&lt;author&gt;Malaguarnera, Giulia&lt;/author&gt;&lt;author&gt;Mistretta, Antonio&lt;/author&gt;&lt;author&gt;Li Volti, Giovanni&lt;/author&gt;&lt;author&gt;Galvano, Fabio&lt;/author&gt;&lt;/authors&gt;&lt;/contributors&gt;&lt;titles&gt;&lt;title&gt;Bifidobacterium longum with Fructo-Oligosaccharides in Patients with Non Alcoholic Steatohepatitis&lt;/title&gt;&lt;secondary-title&gt;Digestive Diseases and Sciences&lt;/secondary-title&gt;&lt;/titles&gt;&lt;periodical&gt;&lt;full-title&gt;Digestive Diseases and Sciences&lt;/full-title&gt;&lt;/periodical&gt;&lt;pages&gt;545-553&lt;/pages&gt;&lt;volume&gt;57&lt;/volume&gt;&lt;number&gt;2&lt;/number&gt;&lt;dates&gt;&lt;year&gt;2012&lt;/year&gt;&lt;pub-dates&gt;&lt;date&gt;2012/02/01&lt;/date&gt;&lt;/pub-dates&gt;&lt;/dates&gt;&lt;isbn&gt;1573-2568&lt;/isbn&gt;&lt;urls&gt;&lt;related-urls&gt;&lt;url&gt;https://doi.org/10.1007/s10620-011-1887-4&lt;/url&gt;&lt;/related-urls&gt;&lt;/urls&gt;&lt;electronic-resource-num&gt;10.1007/s10620-011-1887-4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0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ported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co-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administ</w:t>
      </w:r>
      <w:r w:rsidR="003D14AA" w:rsidRPr="00CA27A4">
        <w:rPr>
          <w:rFonts w:ascii="Book Antiqua" w:hAnsi="Book Antiqua" w:cs="Times New Roman"/>
          <w:color w:val="000000" w:themeColor="text1"/>
          <w:sz w:val="24"/>
          <w:szCs w:val="24"/>
        </w:rPr>
        <w:t>ering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2CB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</w:t>
      </w:r>
      <w:r w:rsidR="00361BC0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.</w:t>
      </w:r>
      <w:r w:rsidR="00542CB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="00542CB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longum</w:t>
      </w:r>
      <w:proofErr w:type="spellEnd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1B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S</w:t>
      </w:r>
      <w:r w:rsidR="003D14A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24 </w:t>
      </w:r>
      <w:proofErr w:type="spell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wk</w:t>
      </w:r>
      <w:proofErr w:type="spellEnd"/>
      <w:r w:rsidR="00C50AB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bined with a healthy</w:t>
      </w:r>
      <w:r w:rsidR="00A95AE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festyle significantly decreased </w:t>
      </w:r>
      <w:r w:rsidR="00A95AE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SH activity index and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patic fat accumulation. </w:t>
      </w:r>
      <w:r w:rsidR="00C50ABB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kewise</w:t>
      </w:r>
      <w:r w:rsidR="00516A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Safavi</w:t>
      </w:r>
      <w:proofErr w:type="spellEnd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2CB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542CBA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Zhdmk8L0F1dGhvcj48WWVhcj4yMDEzPC9ZZWFyPjxS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Zhdmk8L0F1dGhvcj48WWVhcj4yMDEzPC9ZZWFyPjxS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B565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516A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ng-term </w:t>
      </w:r>
      <w:proofErr w:type="spellStart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</w:t>
      </w:r>
      <w:proofErr w:type="spellEnd"/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16A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atment 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ificantly </w:t>
      </w:r>
      <w:r w:rsidR="0013724B" w:rsidRPr="00CA27A4">
        <w:rPr>
          <w:rFonts w:ascii="Book Antiqua" w:hAnsi="Book Antiqua" w:cs="Times New Roman"/>
          <w:color w:val="000000" w:themeColor="text1"/>
          <w:sz w:val="24"/>
          <w:szCs w:val="24"/>
        </w:rPr>
        <w:t>decrease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13724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rum lipid levels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obese children</w:t>
      </w:r>
      <w:r w:rsidR="00542CBA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516A0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-analysis of 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15 </w:t>
      </w:r>
      <w:r w:rsidR="00E41F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randomized controlled trials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a 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>total</w:t>
      </w:r>
      <w:r w:rsidR="003C27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782 NAFLD patients showed </w:t>
      </w:r>
      <w:r w:rsidR="00D923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proofErr w:type="spellStart"/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23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rkedly attenuated 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ver </w:t>
      </w:r>
      <w:proofErr w:type="spell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atosis</w:t>
      </w:r>
      <w:proofErr w:type="spellEnd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LT, AST, 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>high-density lipoprotein, low-density lipoprotein, triglyceride</w:t>
      </w:r>
      <w:r w:rsidR="00D923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olesterol</w:t>
      </w:r>
      <w:r w:rsidR="00D923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vels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3724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NF-α expression, </w:t>
      </w:r>
      <w:r w:rsidR="00D923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egree of </w:t>
      </w:r>
      <w:r w:rsidR="0013724B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 stiffness</w:t>
      </w:r>
      <w:r w:rsidR="00183362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3724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>homeostasis model assessment-insulin resistance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iu&lt;/Author&gt;&lt;Year&gt;2019&lt;/Year&gt;&lt;RecNum&gt;89&lt;/RecNum&gt;&lt;DisplayText&gt;&lt;style face="superscript"&gt;[62]&lt;/style&gt;&lt;/DisplayText&gt;&lt;record&gt;&lt;rec-number&gt;89&lt;/rec-number&gt;&lt;foreign-keys&gt;&lt;key app="EN" db-id="xdspt0x2zzxeeledewtpaatyrt0xvav059wp" timestamp="1577706336"&gt;89&lt;/key&gt;&lt;/foreign-keys&gt;&lt;ref-type name="Journal Article"&gt;17&lt;/ref-type&gt;&lt;contributors&gt;&lt;authors&gt;&lt;author&gt;Liu, L.&lt;/author&gt;&lt;author&gt;Li, P.&lt;/author&gt;&lt;author&gt;Liu, Y.&lt;/author&gt;&lt;author&gt;Zhang, Y.&lt;/author&gt;&lt;/authors&gt;&lt;/contributors&gt;&lt;auth-address&gt;School of Graduate, Tianjin Medical University, Tianjin, China.&amp;#xD;Department of Hepatology, Tianjin Second People&amp;apos;s Hospital, Tianjin, China.&amp;#xD;Department of Hepatology, Tianjin Second People&amp;apos;s Hospital, Tianjin, China. tjlplxg@163.com.&amp;#xD;Tianjin Research Institute of Liver Diseases, Tianjin, China. tjlplxg@163.com.&lt;/auth-address&gt;&lt;titles&gt;&lt;title&gt;Efficacy of Probiotics and Synbiotics in Patients with Nonalcoholic Fatty Liver Disease: A Meta-Analysis&lt;/title&gt;&lt;secondary-title&gt;Dig Dis Sci&lt;/secondary-title&gt;&lt;/titles&gt;&lt;periodical&gt;&lt;full-title&gt;Dig Dis Sci&lt;/full-title&gt;&lt;/periodical&gt;&lt;pages&gt;3402-3412&lt;/pages&gt;&lt;volume&gt;64&lt;/volume&gt;&lt;number&gt;12&lt;/number&gt;&lt;keywords&gt;&lt;keyword&gt;Meta-analysis&lt;/keyword&gt;&lt;keyword&gt;Nonalcoholic fatty liver disease&lt;/keyword&gt;&lt;keyword&gt;Probiotics&lt;/keyword&gt;&lt;keyword&gt;Synbiotics&lt;/keyword&gt;&lt;/keywords&gt;&lt;dates&gt;&lt;year&gt;2019&lt;/year&gt;&lt;pub-dates&gt;&lt;date&gt;Dec&lt;/date&gt;&lt;/pub-dates&gt;&lt;/dates&gt;&lt;isbn&gt;1573-2568 (Electronic)&amp;#xD;0163-2116 (Linking)&lt;/isbn&gt;&lt;accession-num&gt;31203554&lt;/accession-num&gt;&lt;urls&gt;&lt;related-urls&gt;&lt;url&gt;https://www.ncbi.nlm.nih.gov/pubmed/31203554&lt;/url&gt;&lt;/related-urls&gt;&lt;/urls&gt;&lt;electronic-resource-num&gt;10.1007/s10620-019-05699-z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42C2D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6167B5F" w14:textId="77777777" w:rsidR="009B0DC5" w:rsidRPr="00CA27A4" w:rsidRDefault="009B0DC5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77879EFC" w14:textId="77777777" w:rsidR="00615882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Fecal microbiota transplantation</w:t>
      </w:r>
    </w:p>
    <w:p w14:paraId="28EB2195" w14:textId="0A868B21" w:rsidR="00AE1AA3" w:rsidRPr="00CA27A4" w:rsidRDefault="00A50403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FMT</w:t>
      </w:r>
      <w:r w:rsidR="00B85B1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volves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ferring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al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mes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the feces of healthy 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dividual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the </w:t>
      </w:r>
      <w:r w:rsidR="000A43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gastrointestina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ct of patients with 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stinal </w:t>
      </w:r>
      <w:proofErr w:type="spellStart"/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="00E264BE" w:rsidRPr="00CA27A4">
        <w:rPr>
          <w:rFonts w:ascii="Book Antiqua" w:hAnsi="Book Antiqua" w:cs="Times New Roman"/>
          <w:color w:val="000000" w:themeColor="text1"/>
          <w:sz w:val="24"/>
          <w:szCs w:val="24"/>
        </w:rPr>
        <w:t>. It</w:t>
      </w:r>
      <w:r w:rsidR="000352B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616D7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troduce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Chinese medical and herbal practitioners 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6D7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ver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diarrhea and food poisoning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hoi&lt;/Author&gt;&lt;Year&gt;2016&lt;/Year&gt;&lt;RecNum&gt;32&lt;/RecNum&gt;&lt;DisplayText&gt;&lt;style face="superscript"&gt;[63]&lt;/style&gt;&lt;/DisplayText&gt;&lt;record&gt;&lt;rec-number&gt;32&lt;/rec-number&gt;&lt;foreign-keys&gt;&lt;key app="EN" db-id="xdspt0x2zzxeeledewtpaatyrt0xvav059wp" timestamp="0"&gt;32&lt;/key&gt;&lt;/foreign-keys&gt;&lt;ref-type name="Journal Article"&gt;17&lt;/ref-type&gt;&lt;contributors&gt;&lt;authors&gt;&lt;author&gt;Choi, H. H.&lt;/author&gt;&lt;author&gt;Cho, Y. S.&lt;/author&gt;&lt;/authors&gt;&lt;/contributors&gt;&lt;auth-address&gt;Department of Internal Medicine, Seoul St. Mary&amp;apos;s Hospital, College of Medicine, The Catholic University of Korea, Seoul, Korea.&lt;/auth-address&gt;&lt;titles&gt;&lt;title&gt;Fecal Microbiota Transplantation: Current Applications, Effectiveness, and Future Perspectives&lt;/title&gt;&lt;secondary-title&gt;Clin Endosc&lt;/secondary-title&gt;&lt;/titles&gt;&lt;pages&gt;257-65&lt;/pages&gt;&lt;volume&gt;49&lt;/volume&gt;&lt;number&gt;3&lt;/number&gt;&lt;edition&gt;2016/03/10&lt;/edition&gt;&lt;keywords&gt;&lt;keyword&gt;Clostridium difficile infection&lt;/keyword&gt;&lt;keyword&gt;Colitis, ulcerative&lt;/keyword&gt;&lt;keyword&gt;Crohn disease&lt;/keyword&gt;&lt;keyword&gt;Fecal microbiota transplantation&lt;/keyword&gt;&lt;keyword&gt;Irritable bowel syndrome&lt;/keyword&gt;&lt;/keywords&gt;&lt;dates&gt;&lt;year&gt;2016&lt;/year&gt;&lt;pub-dates&gt;&lt;date&gt;May&lt;/date&gt;&lt;/pub-dates&gt;&lt;/dates&gt;&lt;isbn&gt;2234-2400 (Print)&amp;#xD;2234-2400 (Linking)&lt;/isbn&gt;&lt;accession-num&gt;26956193&lt;/accession-num&gt;&lt;urls&gt;&lt;related-urls&gt;&lt;url&gt;https://www.ncbi.nlm.nih.gov/pubmed/26956193&lt;/url&gt;&lt;/related-urls&gt;&lt;/urls&gt;&lt;custom2&gt;PMC4895930&lt;/custom2&gt;&lt;electronic-resource-num&gt;10.5946/ce.2015.117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3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D6728" w:rsidRPr="00CA27A4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E264B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T </w:t>
      </w:r>
      <w:r w:rsidR="000D672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an effective therapeutic option for recurrent </w:t>
      </w:r>
      <w:r w:rsidR="000D672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Clostridium </w:t>
      </w:r>
      <w:proofErr w:type="spellStart"/>
      <w:r w:rsidR="000D672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difficile</w:t>
      </w:r>
      <w:proofErr w:type="spellEnd"/>
      <w:r w:rsidR="000D672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ection</w:t>
      </w:r>
      <w:r w:rsidR="0013724B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0D672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0E6A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well as </w:t>
      </w:r>
      <w:r w:rsidR="000D6728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 and metabolic diseases</w:t>
      </w:r>
      <w:r w:rsidR="00305B2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sociated with intestinal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="000D672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735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linical studies </w:t>
      </w:r>
      <w:r w:rsidR="00F735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ducted so far 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F735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9F4D20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9F4D20"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rgeting </w:t>
      </w:r>
      <w:r w:rsidR="009F4D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ategies, 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cluding FMT</w:t>
      </w:r>
      <w:r w:rsidR="009F4D20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F4D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NAFLD patients 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9F4D2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mmarized in </w:t>
      </w:r>
      <w:r w:rsidR="00AE1AA3" w:rsidRPr="00CA27A4">
        <w:rPr>
          <w:rFonts w:ascii="Book Antiqua" w:hAnsi="Book Antiqua" w:cs="Times New Roman"/>
          <w:color w:val="000000" w:themeColor="text1"/>
          <w:sz w:val="24"/>
          <w:szCs w:val="24"/>
        </w:rPr>
        <w:t>Table 1.</w:t>
      </w:r>
    </w:p>
    <w:p w14:paraId="5F742AAB" w14:textId="669E8A81" w:rsidR="00DD5A14" w:rsidRPr="00CA27A4" w:rsidRDefault="00A55C7A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tudies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aWRhdXJhPC9BdXRob3I+PFllYXI+MjAxMzwvWWVhcj48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aWRhdXJhPC9BdXRob3I+PFllYXI+MjAxMzwvWWVhcj48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37548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4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6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nsplanting 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gut </w:t>
      </w:r>
      <w:proofErr w:type="spellStart"/>
      <w:r w:rsidR="007130F1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lean or obese 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e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duce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henotypes </w:t>
      </w:r>
      <w:r w:rsidR="007130F1" w:rsidRPr="00CA27A4">
        <w:rPr>
          <w:rFonts w:ascii="Book Antiqua" w:hAnsi="Book Antiqua" w:cs="Times New Roman"/>
          <w:color w:val="000000" w:themeColor="text1"/>
          <w:sz w:val="24"/>
          <w:szCs w:val="24"/>
        </w:rPr>
        <w:t>similar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that of the host, with the </w:t>
      </w:r>
      <w:proofErr w:type="spellStart"/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591DD8" w:rsidRPr="00CA27A4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>ean donors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ificantly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duc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diposity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obese mice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>However</w:t>
      </w:r>
      <w:r w:rsidR="0049434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Fisc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r </w:t>
      </w:r>
      <w:r w:rsidR="004F31D7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ischer&lt;/Author&gt;&lt;Year&gt;2017&lt;/Year&gt;&lt;RecNum&gt;74&lt;/RecNum&gt;&lt;DisplayText&gt;&lt;style face="superscript"&gt;[66]&lt;/style&gt;&lt;/DisplayText&gt;&lt;record&gt;&lt;rec-number&gt;74&lt;/rec-number&gt;&lt;foreign-keys&gt;&lt;key app="EN" db-id="xdspt0x2zzxeeledewtpaatyrt0xvav059wp" timestamp="1577665415"&gt;74&lt;/key&gt;&lt;/foreign-keys&gt;&lt;ref-type name="Journal Article"&gt;17&lt;/ref-type&gt;&lt;contributors&gt;&lt;authors&gt;&lt;author&gt;Fischer, Monika&lt;/author&gt;&lt;author&gt;Sipe, Brian&lt;/author&gt;&lt;author&gt;Torbeck, Michelle&lt;/author&gt;&lt;author&gt;Xu, Huiping&lt;/author&gt;&lt;author&gt;Kassam, Zain&lt;/author&gt;&lt;author&gt;Allegretti, Jessica&lt;/author&gt;&lt;/authors&gt;&lt;/contributors&gt;&lt;titles&gt;&lt;title&gt;Does Fecal Microbiota Transplantation from an Obese Donor Lead to Weight Gain? a Case Series of 70 Recipients&lt;/title&gt;&lt;secondary-title&gt;Gastroenterology&lt;/secondary-title&gt;&lt;/titles&gt;&lt;periodical&gt;&lt;full-title&gt;Gastroenterology&lt;/full-title&gt;&lt;/periodical&gt;&lt;pages&gt;S1004&lt;/pages&gt;&lt;volume&gt;152&lt;/volume&gt;&lt;dates&gt;&lt;year&gt;2017&lt;/year&gt;&lt;pub-dates&gt;&lt;date&gt;04/01&lt;/date&gt;&lt;/pub-dates&gt;&lt;/dates&gt;&lt;urls&gt;&lt;/urls&gt;&lt;electronic-resource-num&gt;10.1016/S0016-5085(17)33408-X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bserved 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</w:t>
      </w:r>
      <w:r w:rsidR="0049434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mprovement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>BMI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Clostridium </w:t>
      </w:r>
      <w:proofErr w:type="spellStart"/>
      <w:r w:rsidR="00A37548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difficile</w:t>
      </w:r>
      <w:proofErr w:type="spellEnd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ection</w:t>
      </w:r>
      <w:r w:rsidR="0093184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93184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in 12 </w:t>
      </w:r>
      <w:proofErr w:type="spellStart"/>
      <w:r w:rsidR="0093184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B6C9F" w:rsidRPr="00CA27A4">
        <w:rPr>
          <w:rFonts w:ascii="Book Antiqua" w:hAnsi="Book Antiqua" w:cs="Times New Roman"/>
          <w:color w:val="000000" w:themeColor="text1"/>
          <w:sz w:val="24"/>
          <w:szCs w:val="24"/>
        </w:rPr>
        <w:t>of a single FMT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regardless of the donor BMI. </w:t>
      </w:r>
      <w:r w:rsidR="005C752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contrast, overweight 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>patients with metabolic syndrome</w:t>
      </w:r>
      <w:r w:rsidR="005C752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a significant improvement in hepatic (119%) and peripheral (176%) 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sulin sensitivity 6 </w:t>
      </w:r>
      <w:proofErr w:type="spell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wk</w:t>
      </w:r>
      <w:proofErr w:type="spellEnd"/>
      <w:r w:rsidR="005C752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fter receiving </w:t>
      </w:r>
      <w:proofErr w:type="spellStart"/>
      <w:r w:rsidR="005C752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5C752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lean healthy controls </w:t>
      </w:r>
      <w:r w:rsidR="00F078EE"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compared to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078E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>autologous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cmllemU8L0F1dGhvcj48WWVhcj4yMDEyPC9ZZWFyPjxS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cmllemU8L0F1dGhvcj48WWVhcj4yMDEyPC9ZZWFyPjxS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veral 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udie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have</w:t>
      </w:r>
      <w:r w:rsidR="0089712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monstrated 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apeutic effects </w:t>
      </w:r>
      <w:r w:rsidR="00051A2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FM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on type 2 diabetes and ulcerative colitis</w:t>
      </w:r>
      <w:r w:rsidR="00CA6B6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mRlcnNvbjwvQXV0aG9yPjxZZWFyPjIwMTI8L1llYXI+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mRlcnNvbjwvQXV0aG9yPjxZZWFyPjIwMTI8L1llYXI+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8-72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051A2B" w:rsidRPr="00CA27A4">
        <w:rPr>
          <w:rFonts w:ascii="Book Antiqua" w:hAnsi="Book Antiqua" w:cs="Times New Roman"/>
          <w:color w:val="000000" w:themeColor="text1"/>
          <w:sz w:val="24"/>
          <w:szCs w:val="24"/>
        </w:rPr>
        <w:t>which w</w:t>
      </w:r>
      <w:r w:rsidR="00074E63" w:rsidRPr="00CA27A4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051A2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ed with </w:t>
      </w:r>
      <w:r w:rsidR="00074E6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tore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althy </w:t>
      </w:r>
      <w:proofErr w:type="spellStart"/>
      <w:r w:rsidR="001D22E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normaliz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ood lipid level</w:t>
      </w:r>
      <w:r w:rsidR="00051A2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mprov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sulin resistance.</w:t>
      </w:r>
    </w:p>
    <w:p w14:paraId="0695BE49" w14:textId="5C5F2DCE" w:rsidR="00091539" w:rsidRPr="00CA27A4" w:rsidRDefault="00074E63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Based on these reports</w:t>
      </w:r>
      <w:r w:rsidR="0061294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can surmise that </w:t>
      </w:r>
      <w:r w:rsidR="0061294B" w:rsidRPr="00CA27A4">
        <w:rPr>
          <w:rFonts w:ascii="Book Antiqua" w:hAnsi="Book Antiqua" w:cs="Times New Roman"/>
          <w:color w:val="000000" w:themeColor="text1"/>
          <w:sz w:val="24"/>
          <w:szCs w:val="24"/>
        </w:rPr>
        <w:t>FM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potential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>eutic opti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NAFLD 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ASH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wel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determine the role of the gut </w:t>
      </w:r>
      <w:proofErr w:type="spellStart"/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NAFLD development, 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 Roy </w:t>
      </w:r>
      <w:r w:rsidR="0049268D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49268D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ZSBSb3k8L0F1dGhvcj48WWVhcj4yMDEzPC9ZZWFyPjxS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ZSBSb3k8L0F1dGhvcj48WWVhcj4yMDEzPC9ZZWFyPjxS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3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nsplanted the feces from </w:t>
      </w:r>
      <w:r w:rsidR="00347F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FD 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sponder</w:t>
      </w:r>
      <w:r w:rsidR="00347F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 non-responder</w:t>
      </w:r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ce into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germ-free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cipients.</w:t>
      </w:r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4B771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47F00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e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347F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eived </w:t>
      </w:r>
      <w:proofErr w:type="spellStart"/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the responder group developed </w:t>
      </w:r>
      <w:proofErr w:type="spellStart"/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atosis</w:t>
      </w:r>
      <w:proofErr w:type="spellEnd"/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a high abundance of </w:t>
      </w:r>
      <w:proofErr w:type="spellStart"/>
      <w:r w:rsidR="0049268D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Barnesiella</w:t>
      </w:r>
      <w:proofErr w:type="spellEnd"/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49268D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Roseburia</w:t>
      </w:r>
      <w:proofErr w:type="spellEnd"/>
      <w:r w:rsidR="00E31519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 the intestine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ereas </w:t>
      </w:r>
      <w:proofErr w:type="spellStart"/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the non-responder mice markedly increased 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undance 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proofErr w:type="spellStart"/>
      <w:r w:rsidR="0049268D" w:rsidRPr="00CA27A4">
        <w:rPr>
          <w:rFonts w:ascii="Book Antiqua" w:hAnsi="Book Antiqua" w:cs="Times New Roman"/>
          <w:i/>
          <w:color w:val="000000" w:themeColor="text1"/>
          <w:sz w:val="24"/>
          <w:szCs w:val="24"/>
        </w:rPr>
        <w:t>Allobaculum</w:t>
      </w:r>
      <w:proofErr w:type="spellEnd"/>
      <w:r w:rsidR="00DC60D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recipients</w:t>
      </w:r>
      <w:r w:rsidR="0049268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Furthermore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 8-wk FMT </w:t>
      </w:r>
      <w:proofErr w:type="gram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tervention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zwvWWVhcj48UmVj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zwvWWVhcj48UmVj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1793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ificantly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tore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sordered </w:t>
      </w:r>
      <w:r w:rsidR="002D311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t </w:t>
      </w:r>
      <w:proofErr w:type="spellStart"/>
      <w:r w:rsidR="002D311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>HF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-induced NASH mouse models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</w:t>
      </w:r>
      <w:r w:rsidR="00646849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bundance of beneficial bacteria such as </w:t>
      </w:r>
      <w:r w:rsidR="005473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Christense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5473EB" w:rsidRPr="00CA27A4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Lactobacillu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It</w:t>
      </w:r>
      <w:r w:rsidR="00437AB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so alleviate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endotoxemi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liver </w:t>
      </w:r>
      <w:proofErr w:type="spellStart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eatosis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necrosis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37AB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ra-hepatic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flammat</w:t>
      </w:r>
      <w:r w:rsidR="00437AB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on 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ared to the untreated controls. </w:t>
      </w:r>
      <w:r w:rsidR="00E31519" w:rsidRPr="00CA27A4">
        <w:rPr>
          <w:rFonts w:ascii="Book Antiqua" w:hAnsi="Book Antiqua" w:cs="Times New Roman"/>
          <w:color w:val="000000" w:themeColor="text1"/>
          <w:sz w:val="24"/>
          <w:szCs w:val="24"/>
        </w:rPr>
        <w:t>Consistent with this, m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tabolic syndrome patients transplanted with the gut microbes of healthy individuals showe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crease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yrate production and improve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sulin sensitivity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YWphajwvQXV0aG9yPjxZZWFyPjIwMTc8L1llYXI+PFJl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YWphajwvQXV0aG9yPjxZZWFyPjIwMTc8L1llYXI+PFJl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which could be attributed to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F24179" w:rsidRPr="00CA27A4">
        <w:rPr>
          <w:rFonts w:ascii="Book Antiqua" w:hAnsi="Book Antiqua" w:cs="Times New Roman"/>
          <w:color w:val="000000" w:themeColor="text1"/>
          <w:sz w:val="24"/>
          <w:szCs w:val="24"/>
        </w:rPr>
        <w:t>highe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undance 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of beneficial bacteria in the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wer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39B1BA08" w14:textId="4A6D2694" w:rsidR="0005756E" w:rsidRPr="00CA27A4" w:rsidRDefault="00615882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cal 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tter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can be implanted through nasogastric tube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nasojejunostomy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be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upper </w:t>
      </w:r>
      <w:r w:rsidR="000A43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gastrointestina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ndoscopy (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gastroduodenoscopy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), colonoscopy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retention enema, 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e outcomes of these methods differ significantly. In addition,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heterogeneity of donor 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cal matter also influences the </w:t>
      </w:r>
      <w:r w:rsidR="00AE6DE8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eutic effect</w:t>
      </w:r>
      <w:r w:rsidR="00ED32FE" w:rsidRPr="00CA27A4">
        <w:rPr>
          <w:rFonts w:ascii="Book Antiqua" w:hAnsi="Book Antiqua" w:cs="Times New Roman"/>
          <w:color w:val="000000" w:themeColor="text1"/>
          <w:sz w:val="24"/>
          <w:szCs w:val="24"/>
        </w:rPr>
        <w:t>. FMT</w:t>
      </w:r>
      <w:r w:rsidR="001D1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lso associated with the risk of unpredictable infections from th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ed microorganisms under certain circumstances</w:t>
      </w:r>
      <w:r w:rsidR="001D1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D1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>Finally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stability of foreign bacteria into the host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limited, </w:t>
      </w:r>
      <w:r w:rsidR="001D1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can reduce their long-term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urviv</w:t>
      </w:r>
      <w:r w:rsidR="001D1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>al and therapeut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c </w:t>
      </w:r>
      <w:proofErr w:type="gramStart"/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effect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2F5eWVkaTwvQXV0aG9yPjxZZWFyPjIwMTU8L1llYXI+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2F5eWVkaTwvQXV0aG9yPjxZZWFyPjIwMTU8L1llYXI+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. Therefore, fu</w:t>
      </w:r>
      <w:r w:rsidR="001D1B4E" w:rsidRPr="00CA27A4">
        <w:rPr>
          <w:rFonts w:ascii="Book Antiqua" w:hAnsi="Book Antiqua" w:cs="Times New Roman"/>
          <w:color w:val="000000" w:themeColor="text1"/>
          <w:sz w:val="24"/>
          <w:szCs w:val="24"/>
        </w:rPr>
        <w:t>rther clinica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ials are warranted to confirm the therapeutic benefit of this strategy.</w:t>
      </w:r>
    </w:p>
    <w:p w14:paraId="723A91A1" w14:textId="77777777" w:rsidR="00615882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BF1CDB1" w14:textId="77777777" w:rsidR="00A37548" w:rsidRPr="00CA27A4" w:rsidRDefault="00A37548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166CD10D" w14:textId="77777777" w:rsidR="00615882" w:rsidRPr="00CA27A4" w:rsidRDefault="00114583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lastRenderedPageBreak/>
        <w:t>Gut microbiota-derived components and metabolites</w:t>
      </w:r>
    </w:p>
    <w:p w14:paraId="679C99B7" w14:textId="52FD048F" w:rsidR="0005756E" w:rsidRPr="00CA27A4" w:rsidRDefault="003924E8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375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tudie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VzdG9mZjwvQXV0aG9yPjxZZWFyPjIwMTM8L1llYXI+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VzdG9mZjwvQXV0aG9yPjxZZWFyPjIwMTM8L1llYXI+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7-84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F7B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the interaction betwee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t </w:t>
      </w:r>
      <w:proofErr w:type="spellStart"/>
      <w:r w:rsidR="001D22E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A9028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host</w:t>
      </w:r>
      <w:r w:rsidR="00A9028E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mediated by various metabolite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ar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secreted, degraded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modified by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ormer, such a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rt-chain and long-chain fatty acids, amino acids, bile acids, vitamins, 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polysaccharide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etabolite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m </w:t>
      </w:r>
      <w:r w:rsidR="00C92A3B"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n intricate</w:t>
      </w:r>
      <w:r w:rsidR="00C92A3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C92A3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twork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ffect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s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bolism and prevent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rowth </w:t>
      </w:r>
      <w:r w:rsidR="00F2417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ogenic bacteria, and therefore can be utilized to restore the gut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upplement t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he effects of FMT or probiotic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uez&lt;/Author&gt;&lt;Year&gt;2017&lt;/Year&gt;&lt;RecNum&gt;44&lt;/RecNum&gt;&lt;DisplayText&gt;&lt;style face="superscript"&gt;[85]&lt;/style&gt;&lt;/DisplayText&gt;&lt;record&gt;&lt;rec-number&gt;44&lt;/rec-number&gt;&lt;foreign-keys&gt;&lt;key app="EN" db-id="xdspt0x2zzxeeledewtpaatyrt0xvav059wp" timestamp="0"&gt;44&lt;/key&gt;&lt;/foreign-keys&gt;&lt;ref-type name="Journal Article"&gt;17&lt;/ref-type&gt;&lt;contributors&gt;&lt;authors&gt;&lt;author&gt;Suez, J.&lt;/author&gt;&lt;author&gt;Elinav, E.&lt;/author&gt;&lt;/authors&gt;&lt;/contributors&gt;&lt;auth-address&gt;Department of Immunology, Weizmann Institute of Science, Rehovot 7610001, Israel.&lt;/auth-address&gt;&lt;titles&gt;&lt;title&gt;The path towards microbiome-based metabolite treatment&lt;/title&gt;&lt;secondary-title&gt;Nat Microbiol&lt;/secondary-title&gt;&lt;/titles&gt;&lt;pages&gt;17075&lt;/pages&gt;&lt;volume&gt;2&lt;/volume&gt;&lt;edition&gt;2017/05/26&lt;/edition&gt;&lt;keywords&gt;&lt;keyword&gt;Bacteria/*metabolism&lt;/keyword&gt;&lt;keyword&gt;Fecal Microbiota Transplantation&lt;/keyword&gt;&lt;keyword&gt;Gastrointestinal Microbiome/*physiology&lt;/keyword&gt;&lt;keyword&gt;Humans&lt;/keyword&gt;&lt;keyword&gt;Microbial Interactions&lt;/keyword&gt;&lt;keyword&gt;Prebiotics/administration &amp;amp; dosage&lt;/keyword&gt;&lt;keyword&gt;Precision Medicine/methods&lt;/keyword&gt;&lt;keyword&gt;Probiotics/*therapeutic use&lt;/keyword&gt;&lt;/keywords&gt;&lt;dates&gt;&lt;year&gt;2017&lt;/year&gt;&lt;pub-dates&gt;&lt;date&gt;May 25&lt;/date&gt;&lt;/pub-dates&gt;&lt;/dates&gt;&lt;isbn&gt;2058-5276 (Electronic)&amp;#xD;2058-5276 (Linking)&lt;/isbn&gt;&lt;accession-num&gt;28540921&lt;/accession-num&gt;&lt;urls&gt;&lt;related-urls&gt;&lt;url&gt;https://www.ncbi.nlm.nih.gov/pubmed/28540921&lt;/url&gt;&lt;/related-urls&gt;&lt;/urls&gt;&lt;electronic-resource-num&gt;10.1038/nmicrobiol.2017.75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DC1F1F2" w14:textId="0454FFDC" w:rsidR="0005756E" w:rsidRPr="00CA27A4" w:rsidRDefault="003924E8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rt chain fatty acids (SCFA) supplementation 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>have shown ameliorative effects in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cer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0ludHlyZTwvQXV0aG9yPjxZZWFyPjE5OTM8L1llYXI+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0ludHlyZTwvQXV0aG9yPjxZZWFyPjE5OTM8L1llYXI+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B4CF6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6,</w:t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8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metabolic diseases</w:t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88L0F1dGhvcj48WWVhcj4yMDA5PC9ZZWFyPjxSZWNO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</w:fldData>
        </w:fldChar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88L0F1dGhvcj48WWVhcj4yMDA5PC9ZZWFyPjxSZWNO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</w:fldData>
        </w:fldChar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23101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8-90]</w:t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 other diseases. SCFA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produced </w:t>
      </w:r>
      <w:r w:rsidR="004441CE" w:rsidRPr="00CA27A4">
        <w:rPr>
          <w:rFonts w:ascii="Book Antiqua" w:hAnsi="Book Antiqua" w:cs="Times New Roman"/>
          <w:color w:val="000000" w:themeColor="text1"/>
          <w:sz w:val="24"/>
          <w:szCs w:val="24"/>
        </w:rPr>
        <w:t>during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fermentation of dietary fiber 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activate </w:t>
      </w:r>
      <w:r w:rsidR="004441C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 protein coupled receptor and lower histone </w:t>
      </w:r>
      <w:proofErr w:type="spellStart"/>
      <w:r w:rsidR="004441CE" w:rsidRPr="00CA27A4">
        <w:rPr>
          <w:rFonts w:ascii="Book Antiqua" w:hAnsi="Book Antiqua" w:cs="Times New Roman"/>
          <w:color w:val="000000" w:themeColor="text1"/>
          <w:sz w:val="24"/>
          <w:szCs w:val="24"/>
        </w:rPr>
        <w:t>deacetylase</w:t>
      </w:r>
      <w:proofErr w:type="spellEnd"/>
      <w:r w:rsidR="004441C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ity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>. It is also a fuel for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pithelial cells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gulat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multiple metaboli</w:t>
      </w:r>
      <w:r w:rsidR="004D04DC" w:rsidRPr="00CA27A4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s in the </w:t>
      </w:r>
      <w:proofErr w:type="gramStart"/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testine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b25vaG9lPC9BdXRob3I+PFllYXI+MjAxMTwvWWVhcj48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Eb25vaG9lPC9BdXRob3I+PFllYXI+MjAxMTwvWWVhcj48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1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C122B" w:rsidRPr="00CA27A4">
        <w:rPr>
          <w:rFonts w:ascii="Book Antiqua" w:hAnsi="Book Antiqua" w:cs="Times New Roman"/>
          <w:color w:val="000000" w:themeColor="text1"/>
          <w:sz w:val="24"/>
          <w:szCs w:val="24"/>
        </w:rPr>
        <w:t>SCFA administration i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n metabolic diseases</w:t>
      </w:r>
      <w:r w:rsidR="009C122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dulate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homeostasis,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rmone secretion, inflammatory response,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arrier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other </w:t>
      </w:r>
      <w:proofErr w:type="gramStart"/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functions</w:t>
      </w:r>
      <w:proofErr w:type="gramEnd"/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b3VuZDwvQXV0aG9yPjxZZWFyPjIwMTA8L1llYXI+PFJl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b3VuZDwvQXV0aG9yPjxZZWFyPjIwMTA8L1llYXI+PFJl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2-9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46BC368" w14:textId="4BE85571" w:rsidR="0005756E" w:rsidRPr="00CA27A4" w:rsidRDefault="009C122B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ile acid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BA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2F3C4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olesterol derivativ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is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thesized and conjugated i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ver. 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It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y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77C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central role in 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gestion by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mulsifying dietary fats and 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moting the absorption of lipids and vitamins in the small intestine (mainly the ileum)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F3C4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affect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epatic</w:t>
      </w:r>
      <w:r w:rsidR="002F3C4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pid </w:t>
      </w:r>
      <w:r w:rsidR="002F3C44" w:rsidRPr="00CA27A4">
        <w:rPr>
          <w:rFonts w:ascii="Book Antiqua" w:hAnsi="Book Antiqua" w:cs="Times New Roman"/>
          <w:color w:val="000000" w:themeColor="text1"/>
          <w:sz w:val="24"/>
          <w:szCs w:val="24"/>
        </w:rPr>
        <w:t>accumulation and inflammation.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Thus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77C8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</w:t>
      </w:r>
      <w:r w:rsidR="00777C84" w:rsidRPr="00CA27A4">
        <w:rPr>
          <w:rFonts w:ascii="Book Antiqua" w:hAnsi="Book Antiqua" w:cs="Times New Roman"/>
          <w:color w:val="000000" w:themeColor="text1"/>
          <w:sz w:val="24"/>
          <w:szCs w:val="24"/>
        </w:rPr>
        <w:t>critical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</w:t>
      </w:r>
      <w:r w:rsidR="002F3C44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lecul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functionally 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>connec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4F3D3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intestine and liver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BA receptor (BAR), also known as 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>FXR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is highly expressed in the liver and intestine and regulates the synthesis of bile acids through a feedback mechanism.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recent study identified TGR5 as 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other major 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>BAR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liver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im&lt;/Author&gt;&lt;Year&gt;2018&lt;/Year&gt;&lt;RecNum&gt;64&lt;/RecNum&gt;&lt;DisplayText&gt;&lt;style face="superscript"&gt;[96]&lt;/style&gt;&lt;/DisplayText&gt;&lt;record&gt;&lt;rec-number&gt;64&lt;/rec-number&gt;&lt;foreign-keys&gt;&lt;key app="EN" db-id="xdspt0x2zzxeeledewtpaatyrt0xvav059wp" timestamp="0"&gt;64&lt;/key&gt;&lt;/foreign-keys&gt;&lt;ref-type name="Journal Article"&gt;17&lt;/ref-type&gt;&lt;contributors&gt;&lt;authors&gt;&lt;author&gt;Kim, H.&lt;/author&gt;&lt;author&gt;Fang, S.&lt;/author&gt;&lt;/authors&gt;&lt;/contributors&gt;&lt;auth-address&gt;Severance Biomedical Science Institute, BK21 PLUS project for Medical Science, Gangnam Severance Hospital, Yonsei University College of Medicine, Seoul, Korea.&lt;/auth-address&gt;&lt;titles&gt;&lt;title&gt;Crosstalk between FXR and TGR5 controls glucagon-like peptide 1 secretion to maintain glycemic homeostasis&lt;/title&gt;&lt;secondary-title&gt;Lab Anim Res&lt;/secondary-title&gt;&lt;/titles&gt;&lt;pages&gt;140-146&lt;/pages&gt;&lt;volume&gt;34&lt;/volume&gt;&lt;number&gt;4&lt;/number&gt;&lt;edition&gt;2019/01/24&lt;/edition&gt;&lt;keywords&gt;&lt;keyword&gt;Bile acids&lt;/keyword&gt;&lt;keyword&gt;Farnesoid X receptor&lt;/keyword&gt;&lt;keyword&gt;G protein-coupled bile acid receptor&lt;/keyword&gt;&lt;keyword&gt;Glucagon-like peptide 1&lt;/keyword&gt;&lt;keyword&gt;diabetes&lt;/keyword&gt;&lt;keyword&gt;obesity&lt;/keyword&gt;&lt;keyword&gt;interests to publish these results.&lt;/keyword&gt;&lt;/keywords&gt;&lt;dates&gt;&lt;year&gt;2018&lt;/year&gt;&lt;pub-dates&gt;&lt;date&gt;Dec&lt;/date&gt;&lt;/pub-dates&gt;&lt;/dates&gt;&lt;isbn&gt;1738-6055 (Print)&amp;#xD;1738-6055 (Linking)&lt;/isbn&gt;&lt;accession-num&gt;30671099&lt;/accession-num&gt;&lt;urls&gt;&lt;related-urls&gt;&lt;url&gt;https://www.ncbi.nlm.nih.gov/pubmed/30671099&lt;/url&gt;&lt;/related-urls&gt;&lt;/urls&gt;&lt;custom2&gt;PMC6333617&lt;/custom2&gt;&lt;electronic-resource-num&gt;10.5625/lar.2018.34.4.140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841EDF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>underlying mechanisms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main to be elucidated</w:t>
      </w:r>
      <w:r w:rsidR="007861C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order to determine whether </w:t>
      </w:r>
      <w:r w:rsidR="00841EDF" w:rsidRPr="00CA27A4">
        <w:rPr>
          <w:rFonts w:ascii="Book Antiqua" w:hAnsi="Book Antiqua" w:cs="Times New Roman"/>
          <w:color w:val="000000" w:themeColor="text1"/>
          <w:sz w:val="24"/>
          <w:szCs w:val="24"/>
        </w:rPr>
        <w:t>FXR agonistic</w:t>
      </w:r>
      <w:r w:rsidR="00AB043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antagonistic effects are beneficial to NAFLD</w:t>
      </w:r>
      <w:r w:rsidR="00841EDF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14583" w:rsidRPr="00CA27A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no acid </w:t>
      </w:r>
      <w:proofErr w:type="spellStart"/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catabolites</w:t>
      </w:r>
      <w:proofErr w:type="spellEnd"/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y a regulatory role in NAFLD by influencing intestinal epithelial barrier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have </w:t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eutic effects on liver function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im&lt;/Author&gt;&lt;Year&gt;2018&lt;/Year&gt;&lt;RecNum&gt;64&lt;/RecNum&gt;&lt;DisplayText&gt;&lt;style face="superscript"&gt;[96]&lt;/style&gt;&lt;/DisplayText&gt;&lt;record&gt;&lt;rec-number&gt;64&lt;/rec-number&gt;&lt;foreign-keys&gt;&lt;key app="EN" db-id="xdspt0x2zzxeeledewtpaatyrt0xvav059wp" timestamp="0"&gt;64&lt;/key&gt;&lt;/foreign-keys&gt;&lt;ref-type name="Journal Article"&gt;17&lt;/ref-type&gt;&lt;contributors&gt;&lt;authors&gt;&lt;author&gt;Kim, H.&lt;/author&gt;&lt;author&gt;Fang, S.&lt;/author&gt;&lt;/authors&gt;&lt;/contributors&gt;&lt;auth-address&gt;Severance Biomedical Science Institute, BK21 PLUS project for Medical Science, Gangnam Severance Hospital, Yonsei University College of Medicine, Seoul, Korea.&lt;/auth-address&gt;&lt;titles&gt;&lt;title&gt;Crosstalk between FXR and TGR5 controls glucagon-like peptide 1 secretion to maintain glycemic homeostasis&lt;/title&gt;&lt;secondary-title&gt;Lab Anim Res&lt;/secondary-title&gt;&lt;/titles&gt;&lt;pages&gt;140-146&lt;/pages&gt;&lt;volume&gt;34&lt;/volume&gt;&lt;number&gt;4&lt;/number&gt;&lt;edition&gt;2019/01/24&lt;/edition&gt;&lt;keywords&gt;&lt;keyword&gt;Bile acids&lt;/keyword&gt;&lt;keyword&gt;Farnesoid X receptor&lt;/keyword&gt;&lt;keyword&gt;G protein-coupled bile acid receptor&lt;/keyword&gt;&lt;keyword&gt;Glucagon-like peptide 1&lt;/keyword&gt;&lt;keyword&gt;diabetes&lt;/keyword&gt;&lt;keyword&gt;obesity&lt;/keyword&gt;&lt;keyword&gt;interests to publish these results.&lt;/keyword&gt;&lt;/keywords&gt;&lt;dates&gt;&lt;year&gt;2018&lt;/year&gt;&lt;pub-dates&gt;&lt;date&gt;Dec&lt;/date&gt;&lt;/pub-dates&gt;&lt;/dates&gt;&lt;isbn&gt;1738-6055 (Print)&amp;#xD;1738-6055 (Linking)&lt;/isbn&gt;&lt;accession-num&gt;30671099&lt;/accession-num&gt;&lt;urls&gt;&lt;related-urls&gt;&lt;url&gt;https://www.ncbi.nlm.nih.gov/pubmed/30671099&lt;/url&gt;&lt;/related-urls&gt;&lt;/urls&gt;&lt;custom2&gt;PMC6333617&lt;/custom2&gt;&lt;electronic-resource-num&gt;10.5625/lar.2018.34.4.140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6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ndole</w:t>
      </w:r>
      <w:proofErr w:type="spellEnd"/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pionic acid and other </w:t>
      </w:r>
      <w:proofErr w:type="spellStart"/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dole</w:t>
      </w:r>
      <w:proofErr w:type="spellEnd"/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ke molecules maintain the integrity of intestinal epithelial barrier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88L0F1dGhvcj48WWVhcj4yMDE4PC9ZZWFyPjxSZWNO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W88L0F1dGhvcj48WWVhcj4yMDE4PC9ZZWFyPjxSZWNO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=
</w:fldData>
        </w:fldChar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7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583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ontrol</w:t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lammation, </w:t>
      </w:r>
      <w:r w:rsidR="00F2417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can directly act on hepatocytes and liver immune cells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Robinson&lt;/Author&gt;&lt;Year&gt;2016&lt;/Year&gt;&lt;RecNum&gt;68&lt;/RecNum&gt;&lt;DisplayText&gt;&lt;style face="superscript"&gt;[98]&lt;/style&gt;&lt;/DisplayText&gt;&lt;record&gt;&lt;rec-number&gt;68&lt;/rec-number&gt;&lt;foreign-keys&gt;&lt;key app="EN" db-id="xdspt0x2zzxeeledewtpaatyrt0xvav059wp" timestamp="0"&gt;68&lt;/key&gt;&lt;/foreign-keys&gt;&lt;ref-type name="Journal Article"&gt;17&lt;/ref-type&gt;&lt;contributors&gt;&lt;authors&gt;&lt;author&gt;Robinson, M. W.&lt;/author&gt;&lt;author&gt;Harmon, C.&lt;/author&gt;&lt;author&gt;O&amp;apos;Farrelly, C.&lt;/author&gt;&lt;/authors&gt;&lt;/contributors&gt;&lt;auth-address&gt;School of Biochemistry and Immunology, Trinity Biomedical Sciences Institute, Trinity College Dublin, Dublin D2, Ireland.&amp;#xD;School of Medicine, Trinity Biomedical Sciences Institute, Trinity College Dublin, Dublin D2, Ireland.&lt;/auth-address&gt;&lt;titles&gt;&lt;title&gt;Liver immunology and its role in inflammation and homeostasis&lt;/title&gt;&lt;secondary-title&gt;Cell Mol Immunol&lt;/secondary-title&gt;&lt;/titles&gt;&lt;pages&gt;267-76&lt;/pages&gt;&lt;volume&gt;13&lt;/volume&gt;&lt;number&gt;3&lt;/number&gt;&lt;edition&gt;2016/04/12&lt;/edition&gt;&lt;keywords&gt;&lt;keyword&gt;Animals&lt;/keyword&gt;&lt;keyword&gt;Cellular Microenvironment&lt;/keyword&gt;&lt;keyword&gt;Homeostasis/*immunology&lt;/keyword&gt;&lt;keyword&gt;Humans&lt;/keyword&gt;&lt;keyword&gt;Inflammation/*immunology/pathology&lt;/keyword&gt;&lt;keyword&gt;Liver/*immunology/pathology&lt;/keyword&gt;&lt;keyword&gt;Liver Diseases/immunology/pathology/therapy&lt;/keyword&gt;&lt;keyword&gt;Models, Biological&lt;/keyword&gt;&lt;/keywords&gt;&lt;dates&gt;&lt;year&gt;2016&lt;/year&gt;&lt;pub-dates&gt;&lt;date&gt;May&lt;/date&gt;&lt;/pub-dates&gt;&lt;/dates&gt;&lt;isbn&gt;2042-0226 (Electronic)&amp;#xD;1672-7681 (Linking)&lt;/isbn&gt;&lt;accession-num&gt;27063467&lt;/accession-num&gt;&lt;urls&gt;&lt;related-urls&gt;&lt;url&gt;https://www.ncbi.nlm.nih.gov/pubmed/27063467&lt;/url&gt;&lt;/related-urls&gt;&lt;/urls&gt;&lt;custom2&gt;PMC4856809&lt;/custom2&gt;&lt;electronic-resource-num&gt;10.1038/cmi.2016.3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8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8413C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534353E" w14:textId="6B104AAE" w:rsidR="0005756E" w:rsidRPr="00CA27A4" w:rsidRDefault="004C1EEF" w:rsidP="00CA27A4">
      <w:pPr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G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u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1D22E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-derive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bolites can overcome th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jor disadvantag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of colonization resistanc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ed with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biotics and FMT.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However, metabolite therapy also has several limitati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ons that ought to be considered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uez&lt;/Author&gt;&lt;Year&gt;2017&lt;/Year&gt;&lt;RecNum&gt;69&lt;/RecNum&gt;&lt;DisplayText&gt;&lt;style face="superscript"&gt;[85]&lt;/style&gt;&lt;/DisplayText&gt;&lt;record&gt;&lt;rec-number&gt;69&lt;/rec-number&gt;&lt;foreign-keys&gt;&lt;key app="EN" db-id="xdspt0x2zzxeeledewtpaatyrt0xvav059wp" timestamp="0"&gt;69&lt;/key&gt;&lt;/foreign-keys&gt;&lt;ref-type name="Journal Article"&gt;17&lt;/ref-type&gt;&lt;contributors&gt;&lt;authors&gt;&lt;author&gt;Suez, J.&lt;/author&gt;&lt;author&gt;Elinav, E.&lt;/author&gt;&lt;/authors&gt;&lt;/contributors&gt;&lt;auth-address&gt;Department of Immunology, Weizmann Institute of Science, Rehovot 7610001, Israel.&lt;/auth-address&gt;&lt;titles&gt;&lt;title&gt;The path towards microbiome-based metabolite treatment&lt;/title&gt;&lt;secondary-title&gt;Nat Microbiol&lt;/secondary-title&gt;&lt;/titles&gt;&lt;pages&gt;17075&lt;/pages&gt;&lt;volume&gt;2&lt;/volume&gt;&lt;edition&gt;2017/05/26&lt;/edition&gt;&lt;keywords&gt;&lt;keyword&gt;Bacteria/*metabolism&lt;/keyword&gt;&lt;keyword&gt;Fecal Microbiota Transplantation&lt;/keyword&gt;&lt;keyword&gt;Gastrointestinal Microbiome/*physiology&lt;/keyword&gt;&lt;keyword&gt;Humans&lt;/keyword&gt;&lt;keyword&gt;Microbial Interactions&lt;/keyword&gt;&lt;keyword&gt;Prebiotics/administration &amp;amp; dosage&lt;/keyword&gt;&lt;keyword&gt;Precision Medicine/methods&lt;/keyword&gt;&lt;keyword&gt;Probiotics/*therapeutic use&lt;/keyword&gt;&lt;/keywords&gt;&lt;dates&gt;&lt;year&gt;2017&lt;/year&gt;&lt;pub-dates&gt;&lt;date&gt;May 25&lt;/date&gt;&lt;/pub-dates&gt;&lt;/dates&gt;&lt;isbn&gt;2058-5276 (Electronic)&amp;#xD;2058-5276 (Linking)&lt;/isbn&gt;&lt;accession-num&gt;28540921&lt;/accession-num&gt;&lt;urls&gt;&lt;related-urls&gt;&lt;url&gt;https://www.ncbi.nlm.nih.gov/pubmed/28540921&lt;/url&gt;&lt;/related-urls&gt;&lt;/urls&gt;&lt;electronic-resource-num&gt;10.1038/nmicrobiol.2017.75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irst, th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dogenous </w:t>
      </w:r>
      <w:r w:rsidR="00A300C0" w:rsidRPr="00CA27A4">
        <w:rPr>
          <w:rFonts w:ascii="Book Antiqua" w:hAnsi="Book Antiqua" w:cs="Times New Roman"/>
          <w:color w:val="000000" w:themeColor="text1"/>
          <w:sz w:val="24"/>
          <w:szCs w:val="24"/>
        </w:rPr>
        <w:t>gut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1D22E9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exogenou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bolites may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rac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unpredictab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ggravate th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stinal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even alter the gut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produce harmfu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tabolites. Second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sudden change i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stinal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level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F24179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upplemente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bolites may also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rupt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 feedback loop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of the endogenous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bolites. </w:t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t>Long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rm supplementation of metabolites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even lead to the emergenc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host or bacterial resistance,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us alter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herapeutic target. Third, the low level of some metabolites in the feces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>may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uly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reflect the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atus in the intestine,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boptimal absorption of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al metabolites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ximal </w:t>
      </w:r>
      <w:r w:rsidR="000A43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gastrointestinal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ct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ould decrease their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effect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A4F23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tal small intestine and colon.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 addition, the long-term and systemic effects of these metabolites are unknown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C2FE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need to be elucidated through detailed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harmacokinetics and pharmacodynamics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studie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. Fi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lly,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>bacteria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l metabolites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very complex chemical structures and some are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n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volatile, which makes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laboratory synthesis technically challenging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2275B" w:rsidRPr="00CA27A4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uez&lt;/Author&gt;&lt;Year&gt;2017&lt;/Year&gt;&lt;RecNum&gt;44&lt;/RecNum&gt;&lt;DisplayText&gt;&lt;style face="superscript"&gt;[85]&lt;/style&gt;&lt;/DisplayText&gt;&lt;record&gt;&lt;rec-number&gt;44&lt;/rec-number&gt;&lt;foreign-keys&gt;&lt;key app="EN" db-id="xdspt0x2zzxeeledewtpaatyrt0xvav059wp" timestamp="0"&gt;44&lt;/key&gt;&lt;/foreign-keys&gt;&lt;ref-type name="Journal Article"&gt;17&lt;/ref-type&gt;&lt;contributors&gt;&lt;authors&gt;&lt;author&gt;Suez, J.&lt;/author&gt;&lt;author&gt;Elinav, E.&lt;/author&gt;&lt;/authors&gt;&lt;/contributors&gt;&lt;auth-address&gt;Department of Immunology, Weizmann Institute of Science, Rehovot 7610001, Israel.&lt;/auth-address&gt;&lt;titles&gt;&lt;title&gt;The path towards microbiome-based metabolite treatment&lt;/title&gt;&lt;secondary-title&gt;Nat Microbiol&lt;/secondary-title&gt;&lt;/titles&gt;&lt;pages&gt;17075&lt;/pages&gt;&lt;volume&gt;2&lt;/volume&gt;&lt;edition&gt;2017/05/26&lt;/edition&gt;&lt;keywords&gt;&lt;keyword&gt;Bacteria/*metabolism&lt;/keyword&gt;&lt;keyword&gt;Fecal Microbiota Transplantation&lt;/keyword&gt;&lt;keyword&gt;Gastrointestinal Microbiome/*physiology&lt;/keyword&gt;&lt;keyword&gt;Humans&lt;/keyword&gt;&lt;keyword&gt;Microbial Interactions&lt;/keyword&gt;&lt;keyword&gt;Prebiotics/administration &amp;amp; dosage&lt;/keyword&gt;&lt;keyword&gt;Precision Medicine/methods&lt;/keyword&gt;&lt;keyword&gt;Probiotics/*therapeutic use&lt;/keyword&gt;&lt;/keywords&gt;&lt;dates&gt;&lt;year&gt;2017&lt;/year&gt;&lt;pub-dates&gt;&lt;date&gt;May 25&lt;/date&gt;&lt;/pub-dates&gt;&lt;/dates&gt;&lt;isbn&gt;2058-5276 (Electronic)&amp;#xD;2058-5276 (Linking)&lt;/isbn&gt;&lt;accession-num&gt;28540921&lt;/accession-num&gt;&lt;urls&gt;&lt;related-urls&gt;&lt;url&gt;https://www.ncbi.nlm.nih.gov/pubmed/28540921&lt;/url&gt;&lt;/related-urls&gt;&lt;/urls&gt;&lt;electronic-resource-num&gt;10.1038/nmicrobiol.2017.75&lt;/electronic-resource-num&gt;&lt;/record&gt;&lt;/Cite&gt;&lt;/EndNote&gt;</w:instrTex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2275B" w:rsidRPr="00CA27A4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5]</w:t>
      </w:r>
      <w:r w:rsidR="00987850" w:rsidRPr="00CA27A4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ken together, the clinical application of </w:t>
      </w:r>
      <w:r w:rsidR="00615882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cterial metabolites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will have to be supported by s</w:t>
      </w:r>
      <w:r w:rsidR="00CB4CF6" w:rsidRPr="00CA27A4">
        <w:rPr>
          <w:rFonts w:ascii="Book Antiqua" w:hAnsi="Book Antiqua" w:cs="Times New Roman"/>
          <w:color w:val="000000" w:themeColor="text1"/>
          <w:sz w:val="24"/>
          <w:szCs w:val="24"/>
        </w:rPr>
        <w:t>trong experimental foundations.</w:t>
      </w:r>
    </w:p>
    <w:p w14:paraId="3EEB3170" w14:textId="77777777" w:rsidR="00615882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FD46C14" w14:textId="77777777" w:rsidR="00615882" w:rsidRPr="00CA27A4" w:rsidRDefault="00CB4CF6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A27A4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Conclusion</w:t>
      </w:r>
    </w:p>
    <w:p w14:paraId="734325A9" w14:textId="6B0DE6A6" w:rsidR="00992948" w:rsidRPr="00CA27A4" w:rsidRDefault="00087FFD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FLD is a common chronic liver disease </w:t>
      </w:r>
      <w:r w:rsidR="009A6E5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323101" w:rsidRPr="00CA27A4">
        <w:rPr>
          <w:rFonts w:ascii="Book Antiqua" w:hAnsi="Book Antiqua" w:cs="Times New Roman"/>
          <w:color w:val="000000" w:themeColor="text1"/>
          <w:sz w:val="24"/>
          <w:szCs w:val="24"/>
        </w:rPr>
        <w:t>progress</w:t>
      </w:r>
      <w:r w:rsidR="003231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to cirrhosis and HCC</w:t>
      </w:r>
      <w:r w:rsidR="00067F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A6E5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evalence of NAFLD/NASH is increasing globally. </w:t>
      </w:r>
      <w:r w:rsidR="009A6E50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 advent of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6S high-throughput sequencing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increased the potential for</w:t>
      </w:r>
      <w:r w:rsidR="00067F1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067F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067F17" w:rsidRPr="00CA27A4">
        <w:rPr>
          <w:rFonts w:ascii="Book Antiqua" w:hAnsi="Book Antiqua" w:cs="Times New Roman"/>
          <w:color w:val="000000" w:themeColor="text1"/>
          <w:sz w:val="24"/>
          <w:szCs w:val="24"/>
        </w:rPr>
        <w:t>-targeted NAFLD/NASH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treatment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Apart from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acteria,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estinal </w:t>
      </w:r>
      <w:proofErr w:type="spellStart"/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me</w:t>
      </w:r>
      <w:proofErr w:type="spellEnd"/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clud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es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ngi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iruses</w:t>
      </w:r>
      <w:r w:rsidR="0003209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archaea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bacteria</w:t>
      </w:r>
      <w:proofErr w:type="spellEnd"/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which are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associat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various 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liver diseases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e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fore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it is logical to target the gut–liver axis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9294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specially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DC60D8" w:rsidRPr="00CA27A4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>icrobiota</w:t>
      </w:r>
      <w:proofErr w:type="spellEnd"/>
      <w:r w:rsidR="00DC60D8" w:rsidRPr="00CA27A4">
        <w:rPr>
          <w:rFonts w:ascii="Book Antiqua" w:hAnsi="Book Antiqua" w:cs="Times New Roman"/>
          <w:color w:val="000000" w:themeColor="text1"/>
          <w:sz w:val="24"/>
          <w:szCs w:val="24"/>
        </w:rPr>
        <w:t>, in order to alleviate the symptoms of NAFLD</w:t>
      </w:r>
      <w:r w:rsidR="00BE279D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though conventional antibiotics can </w:t>
      </w:r>
      <w:r w:rsidR="00DD5A1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dulate NAFLD symptoms,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clinical use is largely limited </w:t>
      </w:r>
      <w:r w:rsidR="00DD5A1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e to their side effects and the emergence </w:t>
      </w:r>
      <w:r w:rsidR="00DD5A14" w:rsidRPr="00CA27A4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and prevalence of bacterial resistance. 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biotics, prebiotics, and </w:t>
      </w:r>
      <w:proofErr w:type="spellStart"/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safe </w:t>
      </w:r>
      <w:r w:rsidR="00E806E8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 effective alternatives to conventional antibiotics for treating NAFLD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addition, FMT is </w:t>
      </w:r>
      <w:r w:rsidR="00E806E8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promising </w:t>
      </w:r>
      <w:r w:rsidR="00A81EE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ategy </w:t>
      </w:r>
      <w:r w:rsidR="00E806E8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at can r</w:t>
      </w:r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rse the intestinal </w:t>
      </w:r>
      <w:proofErr w:type="spellStart"/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ed with NAFLD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>Novel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apies involv</w:t>
      </w:r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ut </w:t>
      </w:r>
      <w:proofErr w:type="spellStart"/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rived components and metabolites are increasingly </w:t>
      </w:r>
      <w:r w:rsidR="00E24D0B" w:rsidRPr="00CA27A4">
        <w:rPr>
          <w:rFonts w:ascii="Book Antiqua" w:hAnsi="Book Antiqua" w:cs="Times New Roman"/>
          <w:color w:val="000000" w:themeColor="text1"/>
          <w:sz w:val="24"/>
          <w:szCs w:val="24"/>
        </w:rPr>
        <w:t>being developed for</w:t>
      </w:r>
      <w:r w:rsidR="00BA7C1E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ir unique advantages.</w:t>
      </w:r>
      <w:r w:rsidR="004F31D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713F4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DD5A14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t generation </w:t>
      </w:r>
      <w:proofErr w:type="spellStart"/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79460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crobiota</w:t>
      </w:r>
      <w:proofErr w:type="spellEnd"/>
      <w:r w:rsidR="0079460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targeted </w:t>
      </w:r>
      <w:r w:rsidR="00675D6A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rapies</w:t>
      </w:r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gainst NAFLD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include</w:t>
      </w:r>
      <w:r w:rsidR="00A0520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etically</w:t>
      </w:r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ngineered </w:t>
      </w:r>
      <w:proofErr w:type="spellStart"/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ombinant </w:t>
      </w:r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>metabolite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A1BA7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Furthermore</w:t>
      </w:r>
      <w:r w:rsidR="00E9658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genomes</w:t>
      </w:r>
      <w:r w:rsidR="00E9658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35911" w:rsidRPr="00CA27A4">
        <w:rPr>
          <w:rFonts w:ascii="Book Antiqua" w:hAnsi="Book Antiqua" w:cs="Times New Roman"/>
          <w:color w:val="000000" w:themeColor="text1"/>
          <w:sz w:val="24"/>
          <w:szCs w:val="24"/>
        </w:rPr>
        <w:t>of NAFLD patients and possible genetic determinants of therapeutic responses should also be</w:t>
      </w:r>
      <w:r w:rsidR="00E96580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lored</w:t>
      </w:r>
      <w:r w:rsidR="00194C2C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develop more personalized therapies</w:t>
      </w:r>
      <w:r w:rsidR="00E96580" w:rsidRPr="00CA27A4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208C1E6" w14:textId="77777777" w:rsidR="00647C4D" w:rsidRPr="00CA27A4" w:rsidRDefault="00647C4D" w:rsidP="00CA27A4">
      <w:pPr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50377FC" w14:textId="77777777" w:rsidR="00CB4CF6" w:rsidRPr="00CA27A4" w:rsidRDefault="00615882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CA27A4">
        <w:rPr>
          <w:rFonts w:ascii="Book Antiqua" w:hAnsi="Book Antiqua" w:cs="Times New Roman"/>
          <w:b/>
          <w:caps/>
          <w:sz w:val="24"/>
          <w:szCs w:val="24"/>
        </w:rPr>
        <w:t>References</w:t>
      </w:r>
    </w:p>
    <w:p w14:paraId="011ED9E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artine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F, Catalano D, </w:t>
      </w:r>
      <w:proofErr w:type="spellStart"/>
      <w:r w:rsidRPr="00CA27A4">
        <w:rPr>
          <w:rFonts w:ascii="Book Antiqua" w:hAnsi="Book Antiqua"/>
          <w:sz w:val="24"/>
          <w:szCs w:val="24"/>
        </w:rPr>
        <w:t>Musume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Pirr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A27A4">
        <w:rPr>
          <w:rFonts w:ascii="Book Antiqua" w:hAnsi="Book Antiqua"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M. Echocardiography and NAFLD (non-alcoholic fatty liver disease)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ardi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221</w:t>
      </w:r>
      <w:r w:rsidRPr="00CA27A4">
        <w:rPr>
          <w:rFonts w:ascii="Book Antiqua" w:hAnsi="Book Antiqua"/>
          <w:sz w:val="24"/>
          <w:szCs w:val="24"/>
        </w:rPr>
        <w:t>: 275-279 [PMID: 27404689 DOI: 10.1016/j.ijcard.2016.06.180]</w:t>
      </w:r>
    </w:p>
    <w:p w14:paraId="17999D0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Castrogiovan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Szychlinsk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CA27A4">
        <w:rPr>
          <w:rFonts w:ascii="Book Antiqua" w:hAnsi="Book Antiqua"/>
          <w:sz w:val="24"/>
          <w:szCs w:val="24"/>
        </w:rPr>
        <w:t>Purrell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Musume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. Early effects of high-fat diet, extra-virgin olive oil and vitamin D in a sedentary rat model of non-alcoholic fatty liver disease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ist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istopath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33</w:t>
      </w:r>
      <w:r w:rsidRPr="00CA27A4">
        <w:rPr>
          <w:rFonts w:ascii="Book Antiqua" w:hAnsi="Book Antiqua"/>
          <w:sz w:val="24"/>
          <w:szCs w:val="24"/>
        </w:rPr>
        <w:t>: 1201-1213 [PMID: 29855033 DOI: 10.14670/HH-18-008]</w:t>
      </w:r>
    </w:p>
    <w:p w14:paraId="7B2ACF6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artine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F, </w:t>
      </w:r>
      <w:proofErr w:type="spellStart"/>
      <w:r w:rsidRPr="00CA27A4">
        <w:rPr>
          <w:rFonts w:ascii="Book Antiqua" w:hAnsi="Book Antiqua"/>
          <w:sz w:val="24"/>
          <w:szCs w:val="24"/>
        </w:rPr>
        <w:t>Brischet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, Catalano D, </w:t>
      </w:r>
      <w:proofErr w:type="spellStart"/>
      <w:r w:rsidRPr="00CA27A4">
        <w:rPr>
          <w:rFonts w:ascii="Book Antiqua" w:hAnsi="Book Antiqua"/>
          <w:sz w:val="24"/>
          <w:szCs w:val="24"/>
        </w:rPr>
        <w:t>Musume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M. Fatty liver disease and lifestyle in youngsters: diet, food intake frequency, exercise, sleep shortage and fashion. </w:t>
      </w:r>
      <w:r w:rsidRPr="00CA27A4">
        <w:rPr>
          <w:rFonts w:ascii="Book Antiqua" w:hAnsi="Book Antiqua"/>
          <w:i/>
          <w:sz w:val="24"/>
          <w:szCs w:val="24"/>
        </w:rPr>
        <w:t xml:space="preserve">Liver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36</w:t>
      </w:r>
      <w:r w:rsidRPr="00CA27A4">
        <w:rPr>
          <w:rFonts w:ascii="Book Antiqua" w:hAnsi="Book Antiqua"/>
          <w:sz w:val="24"/>
          <w:szCs w:val="24"/>
        </w:rPr>
        <w:t>: 427-433 [PMID: 26346413 DOI: 10.1111/liv.12957]</w:t>
      </w:r>
    </w:p>
    <w:p w14:paraId="34641D17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Cholankeril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G</w:t>
      </w:r>
      <w:r w:rsidRPr="00CA27A4">
        <w:rPr>
          <w:rFonts w:ascii="Book Antiqua" w:hAnsi="Book Antiqua"/>
          <w:sz w:val="24"/>
          <w:szCs w:val="24"/>
        </w:rPr>
        <w:t xml:space="preserve">, Patel R, </w:t>
      </w:r>
      <w:proofErr w:type="spellStart"/>
      <w:r w:rsidRPr="00CA27A4">
        <w:rPr>
          <w:rFonts w:ascii="Book Antiqua" w:hAnsi="Book Antiqua"/>
          <w:sz w:val="24"/>
          <w:szCs w:val="24"/>
        </w:rPr>
        <w:t>Khuran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Satapath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K. Hepatocellular carcinoma in non-alcoholic </w:t>
      </w:r>
      <w:proofErr w:type="spellStart"/>
      <w:r w:rsidRPr="00CA27A4">
        <w:rPr>
          <w:rFonts w:ascii="Book Antiqua" w:hAnsi="Book Antiqua"/>
          <w:sz w:val="24"/>
          <w:szCs w:val="24"/>
        </w:rPr>
        <w:t>steatohepatit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: Current knowledge and implications for management. </w:t>
      </w:r>
      <w:r w:rsidRPr="00CA27A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9</w:t>
      </w:r>
      <w:r w:rsidRPr="00CA27A4">
        <w:rPr>
          <w:rFonts w:ascii="Book Antiqua" w:hAnsi="Book Antiqua"/>
          <w:sz w:val="24"/>
          <w:szCs w:val="24"/>
        </w:rPr>
        <w:t>: 533-543 [PMID: 28469809 DOI: 10.4254/wjh.v9.i11.533]</w:t>
      </w:r>
    </w:p>
    <w:p w14:paraId="7FBCDC1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 </w:t>
      </w:r>
      <w:r w:rsidRPr="00CA27A4">
        <w:rPr>
          <w:rFonts w:ascii="Book Antiqua" w:hAnsi="Book Antiqua"/>
          <w:b/>
          <w:sz w:val="24"/>
          <w:szCs w:val="24"/>
        </w:rPr>
        <w:t>Benedict M</w:t>
      </w:r>
      <w:r w:rsidRPr="00CA27A4">
        <w:rPr>
          <w:rFonts w:ascii="Book Antiqua" w:hAnsi="Book Antiqua"/>
          <w:sz w:val="24"/>
          <w:szCs w:val="24"/>
        </w:rPr>
        <w:t xml:space="preserve">, Zhang X. Non-alcoholic fatty liver disease: An expanded review. </w:t>
      </w:r>
      <w:r w:rsidRPr="00CA27A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9</w:t>
      </w:r>
      <w:r w:rsidRPr="00CA27A4">
        <w:rPr>
          <w:rFonts w:ascii="Book Antiqua" w:hAnsi="Book Antiqua"/>
          <w:sz w:val="24"/>
          <w:szCs w:val="24"/>
        </w:rPr>
        <w:t>: 715-732 [PMID: 28652891 DOI: 10.4254/wjh.v9.i16.715]</w:t>
      </w:r>
    </w:p>
    <w:p w14:paraId="0B5424F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lastRenderedPageBreak/>
        <w:t xml:space="preserve">6 </w:t>
      </w:r>
      <w:r w:rsidRPr="00CA27A4">
        <w:rPr>
          <w:rFonts w:ascii="Book Antiqua" w:hAnsi="Book Antiqua"/>
          <w:b/>
          <w:sz w:val="24"/>
          <w:szCs w:val="24"/>
        </w:rPr>
        <w:t>Suk KT</w:t>
      </w:r>
      <w:r w:rsidRPr="00CA27A4">
        <w:rPr>
          <w:rFonts w:ascii="Book Antiqua" w:hAnsi="Book Antiqua"/>
          <w:sz w:val="24"/>
          <w:szCs w:val="24"/>
        </w:rPr>
        <w:t>, Kim DJ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: novel therapeutic target for nonalcoholic fatty liver disease. </w:t>
      </w:r>
      <w:r w:rsidRPr="00CA27A4">
        <w:rPr>
          <w:rFonts w:ascii="Book Antiqua" w:hAnsi="Book Antiqua"/>
          <w:i/>
          <w:sz w:val="24"/>
          <w:szCs w:val="24"/>
        </w:rPr>
        <w:t xml:space="preserve">Expert Rev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13</w:t>
      </w:r>
      <w:r w:rsidRPr="00CA27A4">
        <w:rPr>
          <w:rFonts w:ascii="Book Antiqua" w:hAnsi="Book Antiqua"/>
          <w:sz w:val="24"/>
          <w:szCs w:val="24"/>
        </w:rPr>
        <w:t>: 193-204 [PMID: 30791767 DOI: 10.1080/17474124.2019.1569513]</w:t>
      </w:r>
    </w:p>
    <w:p w14:paraId="3619E93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M</w:t>
      </w:r>
      <w:r w:rsidRPr="00CA27A4">
        <w:rPr>
          <w:rFonts w:ascii="Book Antiqua" w:hAnsi="Book Antiqua"/>
          <w:sz w:val="24"/>
          <w:szCs w:val="24"/>
        </w:rPr>
        <w:t xml:space="preserve">, Catalano D, </w:t>
      </w:r>
      <w:proofErr w:type="spellStart"/>
      <w:r w:rsidRPr="00CA27A4">
        <w:rPr>
          <w:rFonts w:ascii="Book Antiqua" w:hAnsi="Book Antiqua"/>
          <w:sz w:val="24"/>
          <w:szCs w:val="24"/>
        </w:rPr>
        <w:t>Musume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M. 4Ps medicine of the fatty liver: the research model of predictive, preventive, personalized and participatory medicine-recommendations for facing obesity, fatty liver and fibrosis epidemics. </w:t>
      </w:r>
      <w:r w:rsidRPr="00CA27A4">
        <w:rPr>
          <w:rFonts w:ascii="Book Antiqua" w:hAnsi="Book Antiqua"/>
          <w:i/>
          <w:sz w:val="24"/>
          <w:szCs w:val="24"/>
        </w:rPr>
        <w:t>EPMA J</w:t>
      </w:r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5</w:t>
      </w:r>
      <w:r w:rsidRPr="00CA27A4">
        <w:rPr>
          <w:rFonts w:ascii="Book Antiqua" w:hAnsi="Book Antiqua"/>
          <w:sz w:val="24"/>
          <w:szCs w:val="24"/>
        </w:rPr>
        <w:t>: 21 [PMID: 25937854 DOI: 10.1186/1878-5085-5-21]</w:t>
      </w:r>
    </w:p>
    <w:p w14:paraId="1B1507F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Trovat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Castrogiovan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Malatin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A27A4">
        <w:rPr>
          <w:rFonts w:ascii="Book Antiqua" w:hAnsi="Book Antiqua"/>
          <w:sz w:val="24"/>
          <w:szCs w:val="24"/>
        </w:rPr>
        <w:t>Musume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. Nonalcoholic fatty liver disease (NAFLD) prevention: role of Mediterranean diet and physical activity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biliary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8</w:t>
      </w:r>
      <w:r w:rsidRPr="00CA27A4">
        <w:rPr>
          <w:rFonts w:ascii="Book Antiqua" w:hAnsi="Book Antiqua"/>
          <w:sz w:val="24"/>
          <w:szCs w:val="24"/>
        </w:rPr>
        <w:t>: 167-169 [PMID: 31098370 DOI: 10.21037/hbsn.2018.12.05]</w:t>
      </w:r>
    </w:p>
    <w:p w14:paraId="10DFB440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9 </w:t>
      </w:r>
      <w:r w:rsidRPr="00CA27A4">
        <w:rPr>
          <w:rFonts w:ascii="Book Antiqua" w:hAnsi="Book Antiqua"/>
          <w:b/>
          <w:sz w:val="24"/>
          <w:szCs w:val="24"/>
        </w:rPr>
        <w:t>Wong VW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ing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K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A27A4">
        <w:rPr>
          <w:rFonts w:ascii="Book Antiqua" w:hAnsi="Book Antiqua"/>
          <w:sz w:val="24"/>
          <w:szCs w:val="24"/>
        </w:rPr>
        <w:t>Emerging medical therapies for non-alcoholic fatty liver disease and for alcoholic hepatiti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Trans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4</w:t>
      </w:r>
      <w:r w:rsidRPr="00CA27A4">
        <w:rPr>
          <w:rFonts w:ascii="Book Antiqua" w:hAnsi="Book Antiqua"/>
          <w:sz w:val="24"/>
          <w:szCs w:val="24"/>
        </w:rPr>
        <w:t>: 53 [PMID: 31463412 DOI: 10.21037/tgh.2019.06.06]</w:t>
      </w:r>
    </w:p>
    <w:p w14:paraId="7112B817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0 </w:t>
      </w:r>
      <w:r w:rsidRPr="00CA27A4">
        <w:rPr>
          <w:rFonts w:ascii="Book Antiqua" w:hAnsi="Book Antiqua"/>
          <w:b/>
          <w:sz w:val="24"/>
          <w:szCs w:val="24"/>
        </w:rPr>
        <w:t>Han R</w:t>
      </w:r>
      <w:r w:rsidRPr="00CA27A4">
        <w:rPr>
          <w:rFonts w:ascii="Book Antiqua" w:hAnsi="Book Antiqua"/>
          <w:sz w:val="24"/>
          <w:szCs w:val="24"/>
        </w:rPr>
        <w:t xml:space="preserve">, Ma J, Li H. Mechanistic and therapeutic advances in non-alcoholic fatty liver disease by targeting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r w:rsidRPr="00CA27A4">
        <w:rPr>
          <w:rFonts w:ascii="Book Antiqua" w:hAnsi="Book Antiqua"/>
          <w:i/>
          <w:sz w:val="24"/>
          <w:szCs w:val="24"/>
        </w:rPr>
        <w:t>Front Med</w:t>
      </w:r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12</w:t>
      </w:r>
      <w:r w:rsidRPr="00CA27A4">
        <w:rPr>
          <w:rFonts w:ascii="Book Antiqua" w:hAnsi="Book Antiqua"/>
          <w:sz w:val="24"/>
          <w:szCs w:val="24"/>
        </w:rPr>
        <w:t>: 645-657 [PMID: 30178233 DOI: 10.1007/s11684-018-0645-9]</w:t>
      </w:r>
    </w:p>
    <w:p w14:paraId="762D371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1 </w:t>
      </w:r>
      <w:r w:rsidRPr="00CA27A4">
        <w:rPr>
          <w:rFonts w:ascii="Book Antiqua" w:hAnsi="Book Antiqua"/>
          <w:b/>
          <w:sz w:val="24"/>
          <w:szCs w:val="24"/>
        </w:rPr>
        <w:t>Ding Y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Yanag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, Cheng C, </w:t>
      </w:r>
      <w:proofErr w:type="spellStart"/>
      <w:r w:rsidRPr="00CA27A4">
        <w:rPr>
          <w:rFonts w:ascii="Book Antiqua" w:hAnsi="Book Antiqua"/>
          <w:sz w:val="24"/>
          <w:szCs w:val="24"/>
        </w:rPr>
        <w:t>Alaniz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C, Lee K, </w:t>
      </w:r>
      <w:proofErr w:type="spellStart"/>
      <w:r w:rsidRPr="00CA27A4">
        <w:rPr>
          <w:rFonts w:ascii="Book Antiqua" w:hAnsi="Book Antiqua"/>
          <w:sz w:val="24"/>
          <w:szCs w:val="24"/>
        </w:rPr>
        <w:t>Jayara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. Interactions between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non-alcoholic liver disease: The role of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derived metabolite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Res</w:t>
      </w:r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141</w:t>
      </w:r>
      <w:r w:rsidRPr="00CA27A4">
        <w:rPr>
          <w:rFonts w:ascii="Book Antiqua" w:hAnsi="Book Antiqua"/>
          <w:sz w:val="24"/>
          <w:szCs w:val="24"/>
        </w:rPr>
        <w:t>: 521-529 [PMID: 30660825 DOI: 10.1016/j.phrs.2019.01.029]</w:t>
      </w:r>
    </w:p>
    <w:p w14:paraId="3FA6C352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2 </w:t>
      </w:r>
      <w:r w:rsidRPr="00CA27A4">
        <w:rPr>
          <w:rFonts w:ascii="Book Antiqua" w:hAnsi="Book Antiqua"/>
          <w:b/>
          <w:sz w:val="24"/>
          <w:szCs w:val="24"/>
        </w:rPr>
        <w:t>Zhou D</w:t>
      </w:r>
      <w:r w:rsidRPr="00CA27A4">
        <w:rPr>
          <w:rFonts w:ascii="Book Antiqua" w:hAnsi="Book Antiqua"/>
          <w:sz w:val="24"/>
          <w:szCs w:val="24"/>
        </w:rPr>
        <w:t xml:space="preserve">, Fan JG. </w:t>
      </w:r>
      <w:proofErr w:type="gramStart"/>
      <w:r w:rsidRPr="00CA27A4">
        <w:rPr>
          <w:rFonts w:ascii="Book Antiqua" w:hAnsi="Book Antiqua"/>
          <w:sz w:val="24"/>
          <w:szCs w:val="24"/>
        </w:rPr>
        <w:t>Microbial metabolites in non-alcoholic fatty liver diseas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25</w:t>
      </w:r>
      <w:r w:rsidRPr="00CA27A4">
        <w:rPr>
          <w:rFonts w:ascii="Book Antiqua" w:hAnsi="Book Antiqua"/>
          <w:sz w:val="24"/>
          <w:szCs w:val="24"/>
        </w:rPr>
        <w:t>: 2019-2028 [PMID: 31114130 DOI: 10.3748/wjg.v25.i17.2019]</w:t>
      </w:r>
    </w:p>
    <w:p w14:paraId="7B9FFE8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3 </w:t>
      </w:r>
      <w:r w:rsidRPr="00CA27A4">
        <w:rPr>
          <w:rFonts w:ascii="Book Antiqua" w:hAnsi="Book Antiqua"/>
          <w:b/>
          <w:sz w:val="24"/>
          <w:szCs w:val="24"/>
        </w:rPr>
        <w:t>Hartmann P</w:t>
      </w:r>
      <w:r w:rsidRPr="00CA27A4">
        <w:rPr>
          <w:rFonts w:ascii="Book Antiqua" w:hAnsi="Book Antiqua"/>
          <w:sz w:val="24"/>
          <w:szCs w:val="24"/>
        </w:rPr>
        <w:t xml:space="preserve">, Chen P, Wang HJ, Wang L, </w:t>
      </w:r>
      <w:proofErr w:type="spellStart"/>
      <w:r w:rsidRPr="00CA27A4">
        <w:rPr>
          <w:rFonts w:ascii="Book Antiqua" w:hAnsi="Book Antiqua"/>
          <w:sz w:val="24"/>
          <w:szCs w:val="24"/>
        </w:rPr>
        <w:t>McCol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F, </w:t>
      </w:r>
      <w:proofErr w:type="spellStart"/>
      <w:r w:rsidRPr="00CA27A4">
        <w:rPr>
          <w:rFonts w:ascii="Book Antiqua" w:hAnsi="Book Antiqua"/>
          <w:sz w:val="24"/>
          <w:szCs w:val="24"/>
        </w:rPr>
        <w:t>Brand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A27A4">
        <w:rPr>
          <w:rFonts w:ascii="Book Antiqua" w:hAnsi="Book Antiqua"/>
          <w:sz w:val="24"/>
          <w:szCs w:val="24"/>
        </w:rPr>
        <w:t>Stärke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Belz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A27A4">
        <w:rPr>
          <w:rFonts w:ascii="Book Antiqua" w:hAnsi="Book Antiqua"/>
          <w:sz w:val="24"/>
          <w:szCs w:val="24"/>
        </w:rPr>
        <w:t>Hellerbran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Tsukamoto H, Ho SB, </w:t>
      </w:r>
      <w:proofErr w:type="spellStart"/>
      <w:r w:rsidRPr="00CA27A4">
        <w:rPr>
          <w:rFonts w:ascii="Book Antiqua" w:hAnsi="Book Antiqua"/>
          <w:sz w:val="24"/>
          <w:szCs w:val="24"/>
        </w:rPr>
        <w:t>Schnab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. Deficiency of intestinal mucin-2 ameliorates experimental alcoholic liver disease in mice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58</w:t>
      </w:r>
      <w:r w:rsidRPr="00CA27A4">
        <w:rPr>
          <w:rFonts w:ascii="Book Antiqua" w:hAnsi="Book Antiqua"/>
          <w:sz w:val="24"/>
          <w:szCs w:val="24"/>
        </w:rPr>
        <w:t>: 108-119 [PMID: 23408358 DOI: 10.1002/hep.26321]</w:t>
      </w:r>
    </w:p>
    <w:p w14:paraId="43F43D6F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Rahman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K</w:t>
      </w:r>
      <w:r w:rsidRPr="00CA27A4">
        <w:rPr>
          <w:rFonts w:ascii="Book Antiqua" w:hAnsi="Book Antiqua"/>
          <w:sz w:val="24"/>
          <w:szCs w:val="24"/>
        </w:rPr>
        <w:t xml:space="preserve">, Desai C, </w:t>
      </w:r>
      <w:proofErr w:type="spellStart"/>
      <w:r w:rsidRPr="00CA27A4">
        <w:rPr>
          <w:rFonts w:ascii="Book Antiqua" w:hAnsi="Book Antiqua"/>
          <w:sz w:val="24"/>
          <w:szCs w:val="24"/>
        </w:rPr>
        <w:t>Iy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S, Thorn NE, Kumar P, Liu Y, Smith T, </w:t>
      </w:r>
      <w:proofErr w:type="spellStart"/>
      <w:r w:rsidRPr="00CA27A4">
        <w:rPr>
          <w:rFonts w:ascii="Book Antiqua" w:hAnsi="Book Antiqua"/>
          <w:sz w:val="24"/>
          <w:szCs w:val="24"/>
        </w:rPr>
        <w:t>Neis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S, Li H, Tan S, Wu P, Liu X, Yu Y, Farris AB, </w:t>
      </w:r>
      <w:proofErr w:type="spellStart"/>
      <w:r w:rsidRPr="00CA27A4">
        <w:rPr>
          <w:rFonts w:ascii="Book Antiqua" w:hAnsi="Book Antiqua"/>
          <w:sz w:val="24"/>
          <w:szCs w:val="24"/>
        </w:rPr>
        <w:t>Nusra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Park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A, </w:t>
      </w:r>
      <w:proofErr w:type="spellStart"/>
      <w:r w:rsidRPr="00CA27A4">
        <w:rPr>
          <w:rFonts w:ascii="Book Antiqua" w:hAnsi="Book Antiqua"/>
          <w:sz w:val="24"/>
          <w:szCs w:val="24"/>
        </w:rPr>
        <w:t>Anan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A. </w:t>
      </w:r>
      <w:r w:rsidRPr="00CA27A4">
        <w:rPr>
          <w:rFonts w:ascii="Book Antiqua" w:hAnsi="Book Antiqua"/>
          <w:sz w:val="24"/>
          <w:szCs w:val="24"/>
        </w:rPr>
        <w:lastRenderedPageBreak/>
        <w:t xml:space="preserve">Loss of </w:t>
      </w:r>
      <w:proofErr w:type="spellStart"/>
      <w:r w:rsidRPr="00CA27A4">
        <w:rPr>
          <w:rFonts w:ascii="Book Antiqua" w:hAnsi="Book Antiqua"/>
          <w:sz w:val="24"/>
          <w:szCs w:val="24"/>
        </w:rPr>
        <w:t>Junction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dhesion Molecule A Promotes Severe </w:t>
      </w:r>
      <w:proofErr w:type="spellStart"/>
      <w:r w:rsidRPr="00CA27A4">
        <w:rPr>
          <w:rFonts w:ascii="Book Antiqua" w:hAnsi="Book Antiqua"/>
          <w:sz w:val="24"/>
          <w:szCs w:val="24"/>
        </w:rPr>
        <w:t>Steatohepatit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Mice on a Diet High in Saturated Fat, Fructose, and Cholesterol. </w:t>
      </w:r>
      <w:r w:rsidRPr="00CA27A4">
        <w:rPr>
          <w:rFonts w:ascii="Book Antiqua" w:hAnsi="Book Antiqua"/>
          <w:i/>
          <w:sz w:val="24"/>
          <w:szCs w:val="24"/>
        </w:rPr>
        <w:t>Gastroenterology</w:t>
      </w:r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151</w:t>
      </w:r>
      <w:r w:rsidRPr="00CA27A4">
        <w:rPr>
          <w:rFonts w:ascii="Book Antiqua" w:hAnsi="Book Antiqua"/>
          <w:sz w:val="24"/>
          <w:szCs w:val="24"/>
        </w:rPr>
        <w:t>: 733-746.e12 [PMID: 27342212 DOI: 10.1053/j.gastro.2016.06.022]</w:t>
      </w:r>
    </w:p>
    <w:p w14:paraId="0BE5B4C0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Loomba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egurit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, Li W, Long T, </w:t>
      </w:r>
      <w:proofErr w:type="spellStart"/>
      <w:r w:rsidRPr="00CA27A4">
        <w:rPr>
          <w:rFonts w:ascii="Book Antiqua" w:hAnsi="Book Antiqua"/>
          <w:sz w:val="24"/>
          <w:szCs w:val="24"/>
        </w:rPr>
        <w:t>Klitgor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, Bhatt A, </w:t>
      </w:r>
      <w:proofErr w:type="spellStart"/>
      <w:r w:rsidRPr="00CA27A4">
        <w:rPr>
          <w:rFonts w:ascii="Book Antiqua" w:hAnsi="Book Antiqua"/>
          <w:sz w:val="24"/>
          <w:szCs w:val="24"/>
        </w:rPr>
        <w:t>Dula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S, </w:t>
      </w:r>
      <w:proofErr w:type="spellStart"/>
      <w:r w:rsidRPr="00CA27A4">
        <w:rPr>
          <w:rFonts w:ascii="Book Antiqua" w:hAnsi="Book Antiqua"/>
          <w:sz w:val="24"/>
          <w:szCs w:val="24"/>
        </w:rPr>
        <w:t>Causs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Bettencourt R, Highlander SK, Jones MB, </w:t>
      </w:r>
      <w:proofErr w:type="spellStart"/>
      <w:r w:rsidRPr="00CA27A4">
        <w:rPr>
          <w:rFonts w:ascii="Book Antiqua" w:hAnsi="Book Antiqua"/>
          <w:sz w:val="24"/>
          <w:szCs w:val="24"/>
        </w:rPr>
        <w:t>Sirl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B, </w:t>
      </w:r>
      <w:proofErr w:type="spellStart"/>
      <w:r w:rsidRPr="00CA27A4">
        <w:rPr>
          <w:rFonts w:ascii="Book Antiqua" w:hAnsi="Book Antiqua"/>
          <w:sz w:val="24"/>
          <w:szCs w:val="24"/>
        </w:rPr>
        <w:t>Schnab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A27A4">
        <w:rPr>
          <w:rFonts w:ascii="Book Antiqua" w:hAnsi="Book Antiqua"/>
          <w:sz w:val="24"/>
          <w:szCs w:val="24"/>
        </w:rPr>
        <w:t>Brinka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A27A4">
        <w:rPr>
          <w:rFonts w:ascii="Book Antiqua" w:hAnsi="Book Antiqua"/>
          <w:sz w:val="24"/>
          <w:szCs w:val="24"/>
        </w:rPr>
        <w:t>Schor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, Chen CH, Brenner DA, Biggs W, </w:t>
      </w:r>
      <w:proofErr w:type="spellStart"/>
      <w:r w:rsidRPr="00CA27A4">
        <w:rPr>
          <w:rFonts w:ascii="Book Antiqua" w:hAnsi="Book Antiqua"/>
          <w:sz w:val="24"/>
          <w:szCs w:val="24"/>
        </w:rPr>
        <w:t>Yoosep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Venter JC, Nelson KE.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Based </w:t>
      </w:r>
      <w:proofErr w:type="spellStart"/>
      <w:r w:rsidRPr="00CA27A4">
        <w:rPr>
          <w:rFonts w:ascii="Book Antiqua" w:hAnsi="Book Antiqua"/>
          <w:sz w:val="24"/>
          <w:szCs w:val="24"/>
        </w:rPr>
        <w:t>Metagenomi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ignature for Non-invasive Detection of Advanced Fibrosis in Human Nonalcoholic Fatty Liver Disease. </w:t>
      </w:r>
      <w:r w:rsidRPr="00CA27A4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30</w:t>
      </w:r>
      <w:r w:rsidRPr="00CA27A4">
        <w:rPr>
          <w:rFonts w:ascii="Book Antiqua" w:hAnsi="Book Antiqua"/>
          <w:sz w:val="24"/>
          <w:szCs w:val="24"/>
        </w:rPr>
        <w:t>: 607 [PMID: 31484056 DOI: 10.1016/j.cmet.2019.08.002]</w:t>
      </w:r>
    </w:p>
    <w:p w14:paraId="0653F30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ouzak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Wang AY, </w:t>
      </w:r>
      <w:proofErr w:type="spellStart"/>
      <w:r w:rsidRPr="00CA27A4">
        <w:rPr>
          <w:rFonts w:ascii="Book Antiqua" w:hAnsi="Book Antiqua"/>
          <w:sz w:val="24"/>
          <w:szCs w:val="24"/>
        </w:rPr>
        <w:t>Bandsm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Comell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M, Arendt BM, Zhang L, Fung S, Fischer SE, </w:t>
      </w:r>
      <w:proofErr w:type="spellStart"/>
      <w:r w:rsidRPr="00CA27A4">
        <w:rPr>
          <w:rFonts w:ascii="Book Antiqua" w:hAnsi="Book Antiqua"/>
          <w:sz w:val="24"/>
          <w:szCs w:val="24"/>
        </w:rPr>
        <w:t>McGilvra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G, Allard JP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Bile Acids and </w:t>
      </w:r>
      <w:proofErr w:type="spellStart"/>
      <w:r w:rsidRPr="00CA27A4">
        <w:rPr>
          <w:rFonts w:ascii="Book Antiqua" w:hAnsi="Book Antiqua"/>
          <w:sz w:val="24"/>
          <w:szCs w:val="24"/>
        </w:rPr>
        <w:t>Dysbios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Non-Alcoholic Fatty Liver Diseas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One</w:t>
      </w:r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11</w:t>
      </w:r>
      <w:r w:rsidRPr="00CA27A4">
        <w:rPr>
          <w:rFonts w:ascii="Book Antiqua" w:hAnsi="Book Antiqua"/>
          <w:sz w:val="24"/>
          <w:szCs w:val="24"/>
        </w:rPr>
        <w:t>: e0151829 [PMID: 27203081 DOI: 10.1371/journal.pone.0151829]</w:t>
      </w:r>
    </w:p>
    <w:p w14:paraId="5D9F461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7 </w:t>
      </w:r>
      <w:r w:rsidRPr="00CA27A4">
        <w:rPr>
          <w:rFonts w:ascii="Book Antiqua" w:hAnsi="Book Antiqua"/>
          <w:b/>
          <w:sz w:val="24"/>
          <w:szCs w:val="24"/>
        </w:rPr>
        <w:t>Arendt BM</w:t>
      </w:r>
      <w:r w:rsidRPr="00CA27A4">
        <w:rPr>
          <w:rFonts w:ascii="Book Antiqua" w:hAnsi="Book Antiqua"/>
          <w:sz w:val="24"/>
          <w:szCs w:val="24"/>
        </w:rPr>
        <w:t xml:space="preserve">, Ma DW, Simons B, </w:t>
      </w:r>
      <w:proofErr w:type="spellStart"/>
      <w:r w:rsidRPr="00CA27A4">
        <w:rPr>
          <w:rFonts w:ascii="Book Antiqua" w:hAnsi="Book Antiqua"/>
          <w:sz w:val="24"/>
          <w:szCs w:val="24"/>
        </w:rPr>
        <w:t>Noureld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A, </w:t>
      </w:r>
      <w:proofErr w:type="spellStart"/>
      <w:r w:rsidRPr="00CA27A4">
        <w:rPr>
          <w:rFonts w:ascii="Book Antiqua" w:hAnsi="Book Antiqua"/>
          <w:sz w:val="24"/>
          <w:szCs w:val="24"/>
        </w:rPr>
        <w:t>Therapond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Guind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Sherman M, Allard JP. Nonalcoholic fatty liver disease is associated with lower hepatic and erythrocyte ratios of </w:t>
      </w:r>
      <w:proofErr w:type="spellStart"/>
      <w:r w:rsidRPr="00CA27A4">
        <w:rPr>
          <w:rFonts w:ascii="Book Antiqua" w:hAnsi="Book Antiqua"/>
          <w:sz w:val="24"/>
          <w:szCs w:val="24"/>
        </w:rPr>
        <w:t>phosphatidylcholin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o </w:t>
      </w:r>
      <w:proofErr w:type="spellStart"/>
      <w:r w:rsidRPr="00CA27A4">
        <w:rPr>
          <w:rFonts w:ascii="Book Antiqua" w:hAnsi="Book Antiqua"/>
          <w:sz w:val="24"/>
          <w:szCs w:val="24"/>
        </w:rPr>
        <w:t>phosphatidylethanolamin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App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38</w:t>
      </w:r>
      <w:r w:rsidRPr="00CA27A4">
        <w:rPr>
          <w:rFonts w:ascii="Book Antiqua" w:hAnsi="Book Antiqua"/>
          <w:sz w:val="24"/>
          <w:szCs w:val="24"/>
        </w:rPr>
        <w:t>: 334-340 [PMID: 23537027 DOI: 10.1139/apnm-2012-0261]</w:t>
      </w:r>
    </w:p>
    <w:p w14:paraId="42516F9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8 </w:t>
      </w:r>
      <w:r w:rsidRPr="00CA27A4">
        <w:rPr>
          <w:rFonts w:ascii="Book Antiqua" w:hAnsi="Book Antiqua"/>
          <w:b/>
          <w:sz w:val="24"/>
          <w:szCs w:val="24"/>
        </w:rPr>
        <w:t>Chu H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Du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Y, Yang L, </w:t>
      </w:r>
      <w:proofErr w:type="spellStart"/>
      <w:r w:rsidRPr="00CA27A4">
        <w:rPr>
          <w:rFonts w:ascii="Book Antiqua" w:hAnsi="Book Antiqua"/>
          <w:sz w:val="24"/>
          <w:szCs w:val="24"/>
        </w:rPr>
        <w:t>Schnab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. Small metabolites, possible big changes: a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centered view of non-alcoholic fatty liver disease. </w:t>
      </w:r>
      <w:r w:rsidRPr="00CA27A4">
        <w:rPr>
          <w:rFonts w:ascii="Book Antiqua" w:hAnsi="Book Antiqua"/>
          <w:i/>
          <w:sz w:val="24"/>
          <w:szCs w:val="24"/>
        </w:rPr>
        <w:t>Gut</w:t>
      </w:r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68</w:t>
      </w:r>
      <w:r w:rsidRPr="00CA27A4">
        <w:rPr>
          <w:rFonts w:ascii="Book Antiqua" w:hAnsi="Book Antiqua"/>
          <w:sz w:val="24"/>
          <w:szCs w:val="24"/>
        </w:rPr>
        <w:t>: 359-370 [PMID: 30171065 DOI: 10.1136/gutjnl-2018-316307]</w:t>
      </w:r>
    </w:p>
    <w:p w14:paraId="493308BD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19 </w:t>
      </w:r>
      <w:r w:rsidRPr="00CA27A4">
        <w:rPr>
          <w:rFonts w:ascii="Book Antiqua" w:hAnsi="Book Antiqua"/>
          <w:b/>
          <w:sz w:val="24"/>
          <w:szCs w:val="24"/>
        </w:rPr>
        <w:t>Arab JP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Karp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J, Dawson PA, </w:t>
      </w:r>
      <w:proofErr w:type="spellStart"/>
      <w:r w:rsidRPr="00CA27A4">
        <w:rPr>
          <w:rFonts w:ascii="Book Antiqua" w:hAnsi="Book Antiqua"/>
          <w:sz w:val="24"/>
          <w:szCs w:val="24"/>
        </w:rPr>
        <w:t>Arres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Traun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Bile acids and nonalcoholic fatty liver disease: Molecular insights and therapeutic perspective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65</w:t>
      </w:r>
      <w:r w:rsidRPr="00CA27A4">
        <w:rPr>
          <w:rFonts w:ascii="Book Antiqua" w:hAnsi="Book Antiqua"/>
          <w:sz w:val="24"/>
          <w:szCs w:val="24"/>
        </w:rPr>
        <w:t>: 350-362 [PMID: 27358174 DOI: 10.1002/hep.28709]</w:t>
      </w:r>
    </w:p>
    <w:p w14:paraId="45E3116D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20 </w:t>
      </w:r>
      <w:r w:rsidRPr="00CA27A4">
        <w:rPr>
          <w:rFonts w:ascii="Book Antiqua" w:hAnsi="Book Antiqua"/>
          <w:b/>
          <w:sz w:val="24"/>
          <w:szCs w:val="24"/>
        </w:rPr>
        <w:t>Winston JA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Therio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M. Diversification of host bile acids by members of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>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>Gut Microbes</w:t>
      </w:r>
      <w:r w:rsidRPr="00CA27A4">
        <w:rPr>
          <w:rFonts w:ascii="Book Antiqua" w:hAnsi="Book Antiqua"/>
          <w:sz w:val="24"/>
          <w:szCs w:val="24"/>
        </w:rPr>
        <w:t xml:space="preserve"> 2020; </w:t>
      </w:r>
      <w:r w:rsidRPr="00CA27A4">
        <w:rPr>
          <w:rFonts w:ascii="Book Antiqua" w:hAnsi="Book Antiqua"/>
          <w:b/>
          <w:sz w:val="24"/>
          <w:szCs w:val="24"/>
        </w:rPr>
        <w:t>11</w:t>
      </w:r>
      <w:r w:rsidRPr="00CA27A4">
        <w:rPr>
          <w:rFonts w:ascii="Book Antiqua" w:hAnsi="Book Antiqua"/>
          <w:sz w:val="24"/>
          <w:szCs w:val="24"/>
        </w:rPr>
        <w:t>: 158-171 [PMID: 31595814 DOI: 10.1080/19490976.2019.1674124]</w:t>
      </w:r>
    </w:p>
    <w:p w14:paraId="3320697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lastRenderedPageBreak/>
        <w:t xml:space="preserve">21 </w:t>
      </w:r>
      <w:r w:rsidRPr="00CA27A4">
        <w:rPr>
          <w:rFonts w:ascii="Book Antiqua" w:hAnsi="Book Antiqua"/>
          <w:b/>
          <w:sz w:val="24"/>
          <w:szCs w:val="24"/>
        </w:rPr>
        <w:t>Sumida Y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Yoned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Current and future pharmacological therapies for NAFLD/NASH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53</w:t>
      </w:r>
      <w:r w:rsidRPr="00CA27A4">
        <w:rPr>
          <w:rFonts w:ascii="Book Antiqua" w:hAnsi="Book Antiqua"/>
          <w:sz w:val="24"/>
          <w:szCs w:val="24"/>
        </w:rPr>
        <w:t>: 362-376 [PMID: 29247356 DOI: 10.1007/s00535-017-1415-1]</w:t>
      </w:r>
    </w:p>
    <w:p w14:paraId="7D7B2FD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22 </w:t>
      </w:r>
      <w:r w:rsidRPr="00CA27A4">
        <w:rPr>
          <w:rFonts w:ascii="Book Antiqua" w:hAnsi="Book Antiqua"/>
          <w:b/>
          <w:sz w:val="24"/>
          <w:szCs w:val="24"/>
        </w:rPr>
        <w:t>Cho MS</w:t>
      </w:r>
      <w:r w:rsidRPr="00CA27A4">
        <w:rPr>
          <w:rFonts w:ascii="Book Antiqua" w:hAnsi="Book Antiqua"/>
          <w:sz w:val="24"/>
          <w:szCs w:val="24"/>
        </w:rPr>
        <w:t>, Kim SY, Suk KT, Kim BY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Modulation of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nonalcoholic fatty liver disease: pro-, pre-, </w:t>
      </w:r>
      <w:proofErr w:type="spellStart"/>
      <w:r w:rsidRPr="00CA27A4">
        <w:rPr>
          <w:rFonts w:ascii="Book Antiqua" w:hAnsi="Book Antiqua"/>
          <w:sz w:val="24"/>
          <w:szCs w:val="24"/>
        </w:rPr>
        <w:t>sy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, and antibiotics.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56</w:t>
      </w:r>
      <w:r w:rsidRPr="00CA27A4">
        <w:rPr>
          <w:rFonts w:ascii="Book Antiqua" w:hAnsi="Book Antiqua"/>
          <w:sz w:val="24"/>
          <w:szCs w:val="24"/>
        </w:rPr>
        <w:t>: 855-867 [PMID: 30377993 DOI: 10.1007/s12275-018-8346-2]</w:t>
      </w:r>
    </w:p>
    <w:p w14:paraId="79E7C9C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3 </w:t>
      </w:r>
      <w:r w:rsidRPr="00CA27A4">
        <w:rPr>
          <w:rFonts w:ascii="Book Antiqua" w:hAnsi="Book Antiqua"/>
          <w:b/>
          <w:sz w:val="24"/>
          <w:szCs w:val="24"/>
        </w:rPr>
        <w:t>Jiang C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X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Li F, Zhang L, Nichols RG, </w:t>
      </w:r>
      <w:proofErr w:type="spellStart"/>
      <w:r w:rsidRPr="00CA27A4">
        <w:rPr>
          <w:rFonts w:ascii="Book Antiqua" w:hAnsi="Book Antiqua"/>
          <w:sz w:val="24"/>
          <w:szCs w:val="24"/>
        </w:rPr>
        <w:t>Krausz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W, </w:t>
      </w:r>
      <w:proofErr w:type="spellStart"/>
      <w:r w:rsidRPr="00CA27A4">
        <w:rPr>
          <w:rFonts w:ascii="Book Antiqua" w:hAnsi="Book Antiqua"/>
          <w:sz w:val="24"/>
          <w:szCs w:val="24"/>
        </w:rPr>
        <w:t>Ca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Qi Y, Fang ZZ, Takahashi S, Tanaka N, Desai D, Amin SG, Albert I, Patterson AD, Gonzalez FJ. Intestinal </w:t>
      </w:r>
      <w:proofErr w:type="spellStart"/>
      <w:r w:rsidRPr="00CA27A4">
        <w:rPr>
          <w:rFonts w:ascii="Book Antiqua" w:hAnsi="Book Antiqua"/>
          <w:sz w:val="24"/>
          <w:szCs w:val="24"/>
        </w:rPr>
        <w:t>farnesoi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X receptor signaling promotes nonalcoholic fatty liver disease.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Invest</w:t>
      </w:r>
      <w:r w:rsidRPr="00CA27A4">
        <w:rPr>
          <w:rFonts w:ascii="Book Antiqua" w:hAnsi="Book Antiqua"/>
          <w:sz w:val="24"/>
          <w:szCs w:val="24"/>
        </w:rPr>
        <w:t xml:space="preserve"> 2015; </w:t>
      </w:r>
      <w:r w:rsidRPr="00CA27A4">
        <w:rPr>
          <w:rFonts w:ascii="Book Antiqua" w:hAnsi="Book Antiqua"/>
          <w:b/>
          <w:sz w:val="24"/>
          <w:szCs w:val="24"/>
        </w:rPr>
        <w:t>125</w:t>
      </w:r>
      <w:r w:rsidRPr="00CA27A4">
        <w:rPr>
          <w:rFonts w:ascii="Book Antiqua" w:hAnsi="Book Antiqua"/>
          <w:sz w:val="24"/>
          <w:szCs w:val="24"/>
        </w:rPr>
        <w:t>: 386-402 [PMID: 25500885 DOI: 10.1172/JCI76738]</w:t>
      </w:r>
    </w:p>
    <w:p w14:paraId="4C350D2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4 </w:t>
      </w:r>
      <w:proofErr w:type="gramStart"/>
      <w:r w:rsidRPr="00CA27A4">
        <w:rPr>
          <w:rFonts w:ascii="Book Antiqua" w:hAnsi="Book Antiqua"/>
          <w:b/>
          <w:sz w:val="24"/>
          <w:szCs w:val="24"/>
        </w:rPr>
        <w:t>Ma</w:t>
      </w:r>
      <w:proofErr w:type="gramEnd"/>
      <w:r w:rsidRPr="00CA27A4">
        <w:rPr>
          <w:rFonts w:ascii="Book Antiqua" w:hAnsi="Book Antiqua"/>
          <w:b/>
          <w:sz w:val="24"/>
          <w:szCs w:val="24"/>
        </w:rPr>
        <w:t xml:space="preserve"> J</w:t>
      </w:r>
      <w:r w:rsidRPr="00CA27A4">
        <w:rPr>
          <w:rFonts w:ascii="Book Antiqua" w:hAnsi="Book Antiqua"/>
          <w:sz w:val="24"/>
          <w:szCs w:val="24"/>
        </w:rPr>
        <w:t xml:space="preserve">, Zhou Q, Li H.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Nonalcoholic Fatty Liver Disease: Insights on Mechanisms and Therapy. </w:t>
      </w:r>
      <w:r w:rsidRPr="00CA27A4">
        <w:rPr>
          <w:rFonts w:ascii="Book Antiqua" w:hAnsi="Book Antiqua"/>
          <w:i/>
          <w:sz w:val="24"/>
          <w:szCs w:val="24"/>
        </w:rPr>
        <w:t>Nutrients</w:t>
      </w:r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9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>[PMID: 29035308 DOI: 10.3390/nu9101124]</w:t>
      </w:r>
    </w:p>
    <w:p w14:paraId="2A46184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arches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JR</w:t>
      </w:r>
      <w:r w:rsidRPr="00CA27A4">
        <w:rPr>
          <w:rFonts w:ascii="Book Antiqua" w:hAnsi="Book Antiqua"/>
          <w:sz w:val="24"/>
          <w:szCs w:val="24"/>
        </w:rPr>
        <w:t xml:space="preserve">, Adams DH, Fava F, Hermes GD, Hirschfield GM, Hold G, </w:t>
      </w:r>
      <w:proofErr w:type="spellStart"/>
      <w:r w:rsidRPr="00CA27A4">
        <w:rPr>
          <w:rFonts w:ascii="Book Antiqua" w:hAnsi="Book Antiqua"/>
          <w:sz w:val="24"/>
          <w:szCs w:val="24"/>
        </w:rPr>
        <w:t>Quraish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N, Kinross J, </w:t>
      </w:r>
      <w:proofErr w:type="spellStart"/>
      <w:r w:rsidRPr="00CA27A4">
        <w:rPr>
          <w:rFonts w:ascii="Book Antiqua" w:hAnsi="Book Antiqua"/>
          <w:sz w:val="24"/>
          <w:szCs w:val="24"/>
        </w:rPr>
        <w:t>Smid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A27A4">
        <w:rPr>
          <w:rFonts w:ascii="Book Antiqua" w:hAnsi="Book Antiqua"/>
          <w:sz w:val="24"/>
          <w:szCs w:val="24"/>
        </w:rPr>
        <w:t>Tuoh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M, Thomas LV, </w:t>
      </w:r>
      <w:proofErr w:type="spellStart"/>
      <w:r w:rsidRPr="00CA27A4">
        <w:rPr>
          <w:rFonts w:ascii="Book Antiqua" w:hAnsi="Book Antiqua"/>
          <w:sz w:val="24"/>
          <w:szCs w:val="24"/>
        </w:rPr>
        <w:t>Zoetend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G, Hart A.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host health: a new clinical frontier. </w:t>
      </w:r>
      <w:r w:rsidRPr="00CA27A4">
        <w:rPr>
          <w:rFonts w:ascii="Book Antiqua" w:hAnsi="Book Antiqua"/>
          <w:i/>
          <w:sz w:val="24"/>
          <w:szCs w:val="24"/>
        </w:rPr>
        <w:t>Gut</w:t>
      </w:r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65</w:t>
      </w:r>
      <w:r w:rsidRPr="00CA27A4">
        <w:rPr>
          <w:rFonts w:ascii="Book Antiqua" w:hAnsi="Book Antiqua"/>
          <w:sz w:val="24"/>
          <w:szCs w:val="24"/>
        </w:rPr>
        <w:t>: 330-339 [PMID: 26338727 DOI: 10.1136/gutjnl-2015-309990]</w:t>
      </w:r>
    </w:p>
    <w:p w14:paraId="5E1E8C2C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6 </w:t>
      </w:r>
      <w:proofErr w:type="gramStart"/>
      <w:r w:rsidRPr="00CA27A4">
        <w:rPr>
          <w:rFonts w:ascii="Book Antiqua" w:hAnsi="Book Antiqua"/>
          <w:b/>
          <w:sz w:val="24"/>
          <w:szCs w:val="24"/>
        </w:rPr>
        <w:t>Safari</w:t>
      </w:r>
      <w:proofErr w:type="gramEnd"/>
      <w:r w:rsidRPr="00CA27A4">
        <w:rPr>
          <w:rFonts w:ascii="Book Antiqua" w:hAnsi="Book Antiqua"/>
          <w:b/>
          <w:sz w:val="24"/>
          <w:szCs w:val="24"/>
        </w:rPr>
        <w:t xml:space="preserve"> Z</w:t>
      </w:r>
      <w:r w:rsidRPr="00CA27A4">
        <w:rPr>
          <w:rFonts w:ascii="Book Antiqua" w:hAnsi="Book Antiqua"/>
          <w:sz w:val="24"/>
          <w:szCs w:val="24"/>
        </w:rPr>
        <w:t xml:space="preserve">, Gérard P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The links between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non-alcoholic fatty liver disease (NAFLD)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Life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76</w:t>
      </w:r>
      <w:r w:rsidRPr="00CA27A4">
        <w:rPr>
          <w:rFonts w:ascii="Book Antiqua" w:hAnsi="Book Antiqua"/>
          <w:sz w:val="24"/>
          <w:szCs w:val="24"/>
        </w:rPr>
        <w:t>: 1541-1558 [PMID: 30683985 DOI: 10.1007/s00018-019-03011-w]</w:t>
      </w:r>
    </w:p>
    <w:p w14:paraId="54F46427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Sidhu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van der </w:t>
      </w:r>
      <w:proofErr w:type="spellStart"/>
      <w:r w:rsidRPr="00CA27A4">
        <w:rPr>
          <w:rFonts w:ascii="Book Antiqua" w:hAnsi="Book Antiqua"/>
          <w:sz w:val="24"/>
          <w:szCs w:val="24"/>
        </w:rPr>
        <w:t>Poort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>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Aust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proofErr w:type="gramStart"/>
      <w:r w:rsidRPr="00CA27A4">
        <w:rPr>
          <w:rFonts w:ascii="Book Antiqua" w:hAnsi="Book Antiqua"/>
          <w:i/>
          <w:sz w:val="24"/>
          <w:szCs w:val="24"/>
        </w:rPr>
        <w:t>Fam</w:t>
      </w:r>
      <w:proofErr w:type="spellEnd"/>
      <w:proofErr w:type="gramEnd"/>
      <w:r w:rsidRPr="00CA27A4">
        <w:rPr>
          <w:rFonts w:ascii="Book Antiqua" w:hAnsi="Book Antiqua"/>
          <w:i/>
          <w:sz w:val="24"/>
          <w:szCs w:val="24"/>
        </w:rPr>
        <w:t xml:space="preserve"> Physician</w:t>
      </w:r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46</w:t>
      </w:r>
      <w:r w:rsidRPr="00CA27A4">
        <w:rPr>
          <w:rFonts w:ascii="Book Antiqua" w:hAnsi="Book Antiqua"/>
          <w:sz w:val="24"/>
          <w:szCs w:val="24"/>
        </w:rPr>
        <w:t>: 206-211 [PMID: 28376573]</w:t>
      </w:r>
    </w:p>
    <w:p w14:paraId="3EB302C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8 </w:t>
      </w:r>
      <w:r w:rsidR="003D5D31" w:rsidRPr="00CA27A4">
        <w:rPr>
          <w:rFonts w:ascii="Book Antiqua" w:hAnsi="Book Antiqua"/>
          <w:b/>
          <w:sz w:val="24"/>
          <w:szCs w:val="24"/>
        </w:rPr>
        <w:t xml:space="preserve">Dawson </w:t>
      </w:r>
      <w:r w:rsidRPr="00CA27A4">
        <w:rPr>
          <w:rFonts w:ascii="Book Antiqua" w:hAnsi="Book Antiqua"/>
          <w:b/>
          <w:sz w:val="24"/>
          <w:szCs w:val="24"/>
        </w:rPr>
        <w:t>A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3D5D31" w:rsidRPr="00CA27A4">
        <w:rPr>
          <w:rFonts w:ascii="Book Antiqua" w:hAnsi="Book Antiqua"/>
          <w:sz w:val="24"/>
          <w:szCs w:val="24"/>
        </w:rPr>
        <w:t>Mclaren</w:t>
      </w:r>
      <w:proofErr w:type="spellEnd"/>
      <w:r w:rsidR="003D5D31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 xml:space="preserve">J, </w:t>
      </w:r>
      <w:r w:rsidR="003D5D31" w:rsidRPr="00CA27A4">
        <w:rPr>
          <w:rFonts w:ascii="Book Antiqua" w:hAnsi="Book Antiqua"/>
          <w:sz w:val="24"/>
          <w:szCs w:val="24"/>
        </w:rPr>
        <w:t xml:space="preserve">Sherlock </w:t>
      </w:r>
      <w:r w:rsidRPr="00CA27A4">
        <w:rPr>
          <w:rFonts w:ascii="Book Antiqua" w:hAnsi="Book Antiqua"/>
          <w:sz w:val="24"/>
          <w:szCs w:val="24"/>
        </w:rPr>
        <w:t xml:space="preserve">S. Neomycin in the treatment of hepatic coma. </w:t>
      </w:r>
      <w:r w:rsidRPr="00CA27A4">
        <w:rPr>
          <w:rFonts w:ascii="Book Antiqua" w:hAnsi="Book Antiqua"/>
          <w:i/>
          <w:sz w:val="24"/>
          <w:szCs w:val="24"/>
        </w:rPr>
        <w:t>Lancet</w:t>
      </w:r>
      <w:r w:rsidRPr="00CA27A4">
        <w:rPr>
          <w:rFonts w:ascii="Book Antiqua" w:hAnsi="Book Antiqua"/>
          <w:sz w:val="24"/>
          <w:szCs w:val="24"/>
        </w:rPr>
        <w:t xml:space="preserve"> 1957; </w:t>
      </w:r>
      <w:r w:rsidRPr="00CA27A4">
        <w:rPr>
          <w:rFonts w:ascii="Book Antiqua" w:hAnsi="Book Antiqua"/>
          <w:b/>
          <w:sz w:val="24"/>
          <w:szCs w:val="24"/>
        </w:rPr>
        <w:t>273</w:t>
      </w:r>
      <w:r w:rsidRPr="00CA27A4">
        <w:rPr>
          <w:rFonts w:ascii="Book Antiqua" w:hAnsi="Book Antiqua"/>
          <w:sz w:val="24"/>
          <w:szCs w:val="24"/>
        </w:rPr>
        <w:t>: 1262-1268 [PMID: 13492624]</w:t>
      </w:r>
    </w:p>
    <w:p w14:paraId="747EB1F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29 </w:t>
      </w:r>
      <w:r w:rsidRPr="00CA27A4">
        <w:rPr>
          <w:rFonts w:ascii="Book Antiqua" w:hAnsi="Book Antiqua"/>
          <w:b/>
          <w:sz w:val="24"/>
          <w:szCs w:val="24"/>
        </w:rPr>
        <w:t>Sharma P</w:t>
      </w:r>
      <w:r w:rsidRPr="00CA27A4">
        <w:rPr>
          <w:rFonts w:ascii="Book Antiqua" w:hAnsi="Book Antiqua"/>
          <w:sz w:val="24"/>
          <w:szCs w:val="24"/>
        </w:rPr>
        <w:t xml:space="preserve">, Sharma BC. </w:t>
      </w:r>
      <w:proofErr w:type="spellStart"/>
      <w:proofErr w:type="gramStart"/>
      <w:r w:rsidRPr="00CA27A4">
        <w:rPr>
          <w:rFonts w:ascii="Book Antiqua" w:hAnsi="Book Antiqua"/>
          <w:sz w:val="24"/>
          <w:szCs w:val="24"/>
        </w:rPr>
        <w:t>Rifaxim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eatment in hepatic encephalopathy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Med</w:t>
      </w:r>
      <w:r w:rsidRPr="00CA27A4">
        <w:rPr>
          <w:rFonts w:ascii="Book Antiqua" w:hAnsi="Book Antiqua"/>
          <w:sz w:val="24"/>
          <w:szCs w:val="24"/>
        </w:rPr>
        <w:t xml:space="preserve"> 2010; </w:t>
      </w:r>
      <w:r w:rsidRPr="00CA27A4">
        <w:rPr>
          <w:rFonts w:ascii="Book Antiqua" w:hAnsi="Book Antiqua"/>
          <w:b/>
          <w:sz w:val="24"/>
          <w:szCs w:val="24"/>
        </w:rPr>
        <w:t>362</w:t>
      </w:r>
      <w:r w:rsidRPr="00CA27A4">
        <w:rPr>
          <w:rFonts w:ascii="Book Antiqua" w:hAnsi="Book Antiqua"/>
          <w:sz w:val="24"/>
          <w:szCs w:val="24"/>
        </w:rPr>
        <w:t>: 2423-</w:t>
      </w:r>
      <w:r w:rsidR="00C474AB">
        <w:rPr>
          <w:rFonts w:ascii="Book Antiqua" w:hAnsi="Book Antiqua"/>
          <w:sz w:val="24"/>
          <w:szCs w:val="24"/>
        </w:rPr>
        <w:t>242</w:t>
      </w:r>
      <w:r w:rsidRPr="00CA27A4">
        <w:rPr>
          <w:rFonts w:ascii="Book Antiqua" w:hAnsi="Book Antiqua"/>
          <w:sz w:val="24"/>
          <w:szCs w:val="24"/>
        </w:rPr>
        <w:t>4; author reply 2424-</w:t>
      </w:r>
      <w:r w:rsidR="00C474AB">
        <w:rPr>
          <w:rFonts w:ascii="Book Antiqua" w:hAnsi="Book Antiqua"/>
          <w:sz w:val="24"/>
          <w:szCs w:val="24"/>
        </w:rPr>
        <w:t>242</w:t>
      </w:r>
      <w:r w:rsidRPr="00CA27A4">
        <w:rPr>
          <w:rFonts w:ascii="Book Antiqua" w:hAnsi="Book Antiqua"/>
          <w:sz w:val="24"/>
          <w:szCs w:val="24"/>
        </w:rPr>
        <w:t>5 [PMID: 20578274]</w:t>
      </w:r>
    </w:p>
    <w:p w14:paraId="3B7DF52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0 </w:t>
      </w:r>
      <w:r w:rsidRPr="00CA27A4">
        <w:rPr>
          <w:rFonts w:ascii="Book Antiqua" w:hAnsi="Book Antiqua"/>
          <w:b/>
          <w:sz w:val="24"/>
          <w:szCs w:val="24"/>
        </w:rPr>
        <w:t>Bergheim I</w:t>
      </w:r>
      <w:r w:rsidRPr="00CA27A4">
        <w:rPr>
          <w:rFonts w:ascii="Book Antiqua" w:hAnsi="Book Antiqua"/>
          <w:sz w:val="24"/>
          <w:szCs w:val="24"/>
        </w:rPr>
        <w:t xml:space="preserve">, Weber S, </w:t>
      </w:r>
      <w:proofErr w:type="spellStart"/>
      <w:r w:rsidRPr="00CA27A4">
        <w:rPr>
          <w:rFonts w:ascii="Book Antiqua" w:hAnsi="Book Antiqua"/>
          <w:sz w:val="24"/>
          <w:szCs w:val="24"/>
        </w:rPr>
        <w:t>V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Kräm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Volynet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CA27A4">
        <w:rPr>
          <w:rFonts w:ascii="Book Antiqua" w:hAnsi="Book Antiqua"/>
          <w:sz w:val="24"/>
          <w:szCs w:val="24"/>
        </w:rPr>
        <w:t>Kaserou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McClain CJ, </w:t>
      </w:r>
      <w:proofErr w:type="gramStart"/>
      <w:r w:rsidRPr="00CA27A4">
        <w:rPr>
          <w:rFonts w:ascii="Book Antiqua" w:hAnsi="Book Antiqua"/>
          <w:sz w:val="24"/>
          <w:szCs w:val="24"/>
        </w:rPr>
        <w:t>Bischoff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SC. Antibiotics protect against fructose-induced hepatic lipid accumulation in mice: role of endotoxin.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08; </w:t>
      </w:r>
      <w:r w:rsidRPr="00CA27A4">
        <w:rPr>
          <w:rFonts w:ascii="Book Antiqua" w:hAnsi="Book Antiqua"/>
          <w:b/>
          <w:sz w:val="24"/>
          <w:szCs w:val="24"/>
        </w:rPr>
        <w:t>48</w:t>
      </w:r>
      <w:r w:rsidRPr="00CA27A4">
        <w:rPr>
          <w:rFonts w:ascii="Book Antiqua" w:hAnsi="Book Antiqua"/>
          <w:sz w:val="24"/>
          <w:szCs w:val="24"/>
        </w:rPr>
        <w:t>: 983-992 [PMID: 18395289 DOI: 10.1016/j.jhep.2008.01.035]</w:t>
      </w:r>
    </w:p>
    <w:p w14:paraId="6A32711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lastRenderedPageBreak/>
        <w:t xml:space="preserve">31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Gangarapu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V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Inc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T, </w:t>
      </w:r>
      <w:proofErr w:type="spellStart"/>
      <w:r w:rsidRPr="00CA27A4">
        <w:rPr>
          <w:rFonts w:ascii="Book Antiqua" w:hAnsi="Book Antiqua"/>
          <w:sz w:val="24"/>
          <w:szCs w:val="24"/>
        </w:rPr>
        <w:t>Bays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A27A4">
        <w:rPr>
          <w:rFonts w:ascii="Book Antiqua" w:hAnsi="Book Antiqua"/>
          <w:sz w:val="24"/>
          <w:szCs w:val="24"/>
        </w:rPr>
        <w:t>Kaya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A27A4">
        <w:rPr>
          <w:rFonts w:ascii="Book Antiqua" w:hAnsi="Book Antiqua"/>
          <w:sz w:val="24"/>
          <w:szCs w:val="24"/>
        </w:rPr>
        <w:t>Kılıç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U, </w:t>
      </w:r>
      <w:proofErr w:type="spellStart"/>
      <w:r w:rsidRPr="00CA27A4">
        <w:rPr>
          <w:rFonts w:ascii="Book Antiqua" w:hAnsi="Book Antiqua"/>
          <w:sz w:val="24"/>
          <w:szCs w:val="24"/>
        </w:rPr>
        <w:t>Gö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Ö, </w:t>
      </w:r>
      <w:proofErr w:type="spellStart"/>
      <w:r w:rsidRPr="00CA27A4">
        <w:rPr>
          <w:rFonts w:ascii="Book Antiqua" w:hAnsi="Book Antiqua"/>
          <w:sz w:val="24"/>
          <w:szCs w:val="24"/>
        </w:rPr>
        <w:t>Uys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Ö, </w:t>
      </w:r>
      <w:proofErr w:type="spellStart"/>
      <w:r w:rsidRPr="00CA27A4">
        <w:rPr>
          <w:rFonts w:ascii="Book Antiqua" w:hAnsi="Book Antiqua"/>
          <w:sz w:val="24"/>
          <w:szCs w:val="24"/>
        </w:rPr>
        <w:t>Şentur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. Efficacy of </w:t>
      </w:r>
      <w:proofErr w:type="spellStart"/>
      <w:r w:rsidRPr="00CA27A4">
        <w:rPr>
          <w:rFonts w:ascii="Book Antiqua" w:hAnsi="Book Antiqua"/>
          <w:sz w:val="24"/>
          <w:szCs w:val="24"/>
        </w:rPr>
        <w:t>rifaxim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on circulating endotoxins and cytokines in patients with nonalcoholic fatty liver disease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u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5; </w:t>
      </w:r>
      <w:r w:rsidRPr="00CA27A4">
        <w:rPr>
          <w:rFonts w:ascii="Book Antiqua" w:hAnsi="Book Antiqua"/>
          <w:b/>
          <w:sz w:val="24"/>
          <w:szCs w:val="24"/>
        </w:rPr>
        <w:t>27</w:t>
      </w:r>
      <w:r w:rsidRPr="00CA27A4">
        <w:rPr>
          <w:rFonts w:ascii="Book Antiqua" w:hAnsi="Book Antiqua"/>
          <w:sz w:val="24"/>
          <w:szCs w:val="24"/>
        </w:rPr>
        <w:t>: 840-845 [PMID: 26043290 DOI: 10.1097/MEG.0000000000000348]</w:t>
      </w:r>
    </w:p>
    <w:p w14:paraId="2C28973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2 </w:t>
      </w:r>
      <w:r w:rsidRPr="00CA27A4">
        <w:rPr>
          <w:rFonts w:ascii="Book Antiqua" w:hAnsi="Book Antiqua"/>
          <w:b/>
          <w:sz w:val="24"/>
          <w:szCs w:val="24"/>
        </w:rPr>
        <w:t>Abdel-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Razik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A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ous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A27A4">
        <w:rPr>
          <w:rFonts w:ascii="Book Antiqua" w:hAnsi="Book Antiqua"/>
          <w:sz w:val="24"/>
          <w:szCs w:val="24"/>
        </w:rPr>
        <w:t>Shaban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CA27A4">
        <w:rPr>
          <w:rFonts w:ascii="Book Antiqua" w:hAnsi="Book Antiqua"/>
          <w:sz w:val="24"/>
          <w:szCs w:val="24"/>
        </w:rPr>
        <w:t>Refae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Elzeher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Elhelal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Zala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A27A4">
        <w:rPr>
          <w:rFonts w:ascii="Book Antiqua" w:hAnsi="Book Antiqua"/>
          <w:sz w:val="24"/>
          <w:szCs w:val="24"/>
        </w:rPr>
        <w:t>Abdelsala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Eldeeb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A, </w:t>
      </w:r>
      <w:proofErr w:type="spellStart"/>
      <w:r w:rsidRPr="00CA27A4">
        <w:rPr>
          <w:rFonts w:ascii="Book Antiqua" w:hAnsi="Book Antiqua"/>
          <w:sz w:val="24"/>
          <w:szCs w:val="24"/>
        </w:rPr>
        <w:t>Awa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Elgam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Att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El-</w:t>
      </w:r>
      <w:proofErr w:type="spellStart"/>
      <w:r w:rsidRPr="00CA27A4">
        <w:rPr>
          <w:rFonts w:ascii="Book Antiqua" w:hAnsi="Book Antiqua"/>
          <w:sz w:val="24"/>
          <w:szCs w:val="24"/>
        </w:rPr>
        <w:t>Wakee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A27A4">
        <w:rPr>
          <w:rFonts w:ascii="Book Antiqua" w:hAnsi="Book Antiqua"/>
          <w:sz w:val="24"/>
          <w:szCs w:val="24"/>
        </w:rPr>
        <w:t>Eldar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. </w:t>
      </w:r>
      <w:proofErr w:type="spellStart"/>
      <w:r w:rsidRPr="00CA27A4">
        <w:rPr>
          <w:rFonts w:ascii="Book Antiqua" w:hAnsi="Book Antiqua"/>
          <w:sz w:val="24"/>
          <w:szCs w:val="24"/>
        </w:rPr>
        <w:t>Rifaxim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nonalcoholic fatty liver disease: hit multiple targets with a single shot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u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30</w:t>
      </w:r>
      <w:r w:rsidRPr="00CA27A4">
        <w:rPr>
          <w:rFonts w:ascii="Book Antiqua" w:hAnsi="Book Antiqua"/>
          <w:sz w:val="24"/>
          <w:szCs w:val="24"/>
        </w:rPr>
        <w:t>: 1237-1246 [PMID: 30096092 DOI: 10.1097/MEG.0000000000001232]</w:t>
      </w:r>
    </w:p>
    <w:p w14:paraId="2C3D93A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3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Ponzian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Zocc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CA27A4">
        <w:rPr>
          <w:rFonts w:ascii="Book Antiqua" w:hAnsi="Book Antiqua"/>
          <w:sz w:val="24"/>
          <w:szCs w:val="24"/>
        </w:rPr>
        <w:t>D'Avers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Pompil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Gasbarri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. </w:t>
      </w:r>
      <w:proofErr w:type="spellStart"/>
      <w:r w:rsidRPr="00CA27A4">
        <w:rPr>
          <w:rFonts w:ascii="Book Antiqua" w:hAnsi="Book Antiqua"/>
          <w:sz w:val="24"/>
          <w:szCs w:val="24"/>
        </w:rPr>
        <w:t>Eubioti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roperties of </w:t>
      </w:r>
      <w:proofErr w:type="spellStart"/>
      <w:r w:rsidRPr="00CA27A4">
        <w:rPr>
          <w:rFonts w:ascii="Book Antiqua" w:hAnsi="Book Antiqua"/>
          <w:sz w:val="24"/>
          <w:szCs w:val="24"/>
        </w:rPr>
        <w:t>rifaxim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: Disruption of the traditional concepts in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odulation. </w:t>
      </w:r>
      <w:r w:rsidRPr="00CA27A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23</w:t>
      </w:r>
      <w:r w:rsidRPr="00CA27A4">
        <w:rPr>
          <w:rFonts w:ascii="Book Antiqua" w:hAnsi="Book Antiqua"/>
          <w:sz w:val="24"/>
          <w:szCs w:val="24"/>
        </w:rPr>
        <w:t>: 4491-4499 [PMID: 28740337 DOI: 10.3748/wjg.v23.i25.4491]</w:t>
      </w:r>
    </w:p>
    <w:p w14:paraId="5156983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4 </w:t>
      </w:r>
      <w:r w:rsidRPr="00CA27A4">
        <w:rPr>
          <w:rFonts w:ascii="Book Antiqua" w:hAnsi="Book Antiqua"/>
          <w:b/>
          <w:sz w:val="24"/>
          <w:szCs w:val="24"/>
        </w:rPr>
        <w:t>Singh 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ripad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L, Singh R. Side effects of antibiotics during bacterial infection: mitochondria, the main target in host cell. </w:t>
      </w:r>
      <w:r w:rsidRPr="00CA27A4">
        <w:rPr>
          <w:rFonts w:ascii="Book Antiqua" w:hAnsi="Book Antiqua"/>
          <w:i/>
          <w:sz w:val="24"/>
          <w:szCs w:val="24"/>
        </w:rPr>
        <w:t>Mitochondrion</w:t>
      </w:r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16</w:t>
      </w:r>
      <w:r w:rsidRPr="00CA27A4">
        <w:rPr>
          <w:rFonts w:ascii="Book Antiqua" w:hAnsi="Book Antiqua"/>
          <w:sz w:val="24"/>
          <w:szCs w:val="24"/>
        </w:rPr>
        <w:t>: 50-54 [PMID: 24246912 DOI: 10.1016/j.mito.2013.10.005]</w:t>
      </w:r>
    </w:p>
    <w:p w14:paraId="0219EC9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5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Xie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C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Halegoua-DeMarzi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. Role of Probiotics in Non-alcoholic Fatty Liver Disease: Does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atter? </w:t>
      </w:r>
      <w:r w:rsidRPr="00CA27A4">
        <w:rPr>
          <w:rFonts w:ascii="Book Antiqua" w:hAnsi="Book Antiqua"/>
          <w:i/>
          <w:sz w:val="24"/>
          <w:szCs w:val="24"/>
        </w:rPr>
        <w:t>Nutrients</w:t>
      </w:r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11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>[PMID: 31752378 DOI: 10.3390/nu11112837]</w:t>
      </w:r>
    </w:p>
    <w:p w14:paraId="37972830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arkowiak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P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Śliżewsk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. Effects of Probiotics, Prebiotics, and </w:t>
      </w:r>
      <w:proofErr w:type="spellStart"/>
      <w:r w:rsidRPr="00CA27A4">
        <w:rPr>
          <w:rFonts w:ascii="Book Antiqua" w:hAnsi="Book Antiqua"/>
          <w:sz w:val="24"/>
          <w:szCs w:val="24"/>
        </w:rPr>
        <w:t>Synbiotic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on Human Health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>Nutrients</w:t>
      </w:r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9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>[PMID: 28914794 DOI: 10.3390/nu9091021]</w:t>
      </w:r>
    </w:p>
    <w:p w14:paraId="3CED9B8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Paolella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G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anda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A27A4">
        <w:rPr>
          <w:rFonts w:ascii="Book Antiqua" w:hAnsi="Book Antiqua"/>
          <w:sz w:val="24"/>
          <w:szCs w:val="24"/>
        </w:rPr>
        <w:t>Pierr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A27A4">
        <w:rPr>
          <w:rFonts w:ascii="Book Antiqua" w:hAnsi="Book Antiqua"/>
          <w:sz w:val="24"/>
          <w:szCs w:val="24"/>
        </w:rPr>
        <w:t>Poe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Di Stasi M, </w:t>
      </w:r>
      <w:proofErr w:type="spellStart"/>
      <w:r w:rsidRPr="00CA27A4">
        <w:rPr>
          <w:rFonts w:ascii="Book Antiqua" w:hAnsi="Book Antiqua"/>
          <w:sz w:val="24"/>
          <w:szCs w:val="24"/>
        </w:rPr>
        <w:t>Vajr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. Gut-liver axis and probiotics: their role in non-alcoholic fatty liver disease. </w:t>
      </w:r>
      <w:r w:rsidRPr="00CA27A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20</w:t>
      </w:r>
      <w:r w:rsidRPr="00CA27A4">
        <w:rPr>
          <w:rFonts w:ascii="Book Antiqua" w:hAnsi="Book Antiqua"/>
          <w:sz w:val="24"/>
          <w:szCs w:val="24"/>
        </w:rPr>
        <w:t>: 15518-15531 [PMID: 25400436 DOI: 10.3748/wjg.v20.i42.15518]</w:t>
      </w:r>
    </w:p>
    <w:p w14:paraId="0274253F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8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eron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Longo M, </w:t>
      </w:r>
      <w:proofErr w:type="spellStart"/>
      <w:r w:rsidRPr="00CA27A4">
        <w:rPr>
          <w:rFonts w:ascii="Book Antiqua" w:hAnsi="Book Antiqua"/>
          <w:sz w:val="24"/>
          <w:szCs w:val="24"/>
        </w:rPr>
        <w:t>Dongiovan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. The Role of Probiotics in Nonalcoholic Fatty Liver Disease: A New Insight into Therapeutic Strategies. </w:t>
      </w:r>
      <w:r w:rsidRPr="00CA27A4">
        <w:rPr>
          <w:rFonts w:ascii="Book Antiqua" w:hAnsi="Book Antiqua"/>
          <w:i/>
          <w:sz w:val="24"/>
          <w:szCs w:val="24"/>
        </w:rPr>
        <w:t>Nutrients</w:t>
      </w:r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11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>[PMID: 31689910 DOI: 10.3390/nu11112642]</w:t>
      </w:r>
    </w:p>
    <w:p w14:paraId="3CC592E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39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Aller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R</w:t>
      </w:r>
      <w:r w:rsidRPr="00CA27A4">
        <w:rPr>
          <w:rFonts w:ascii="Book Antiqua" w:hAnsi="Book Antiqua"/>
          <w:sz w:val="24"/>
          <w:szCs w:val="24"/>
        </w:rPr>
        <w:t xml:space="preserve">, De Luis DA, </w:t>
      </w:r>
      <w:proofErr w:type="spellStart"/>
      <w:r w:rsidRPr="00CA27A4">
        <w:rPr>
          <w:rFonts w:ascii="Book Antiqua" w:hAnsi="Book Antiqua"/>
          <w:sz w:val="24"/>
          <w:szCs w:val="24"/>
        </w:rPr>
        <w:t>Izaol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A27A4">
        <w:rPr>
          <w:rFonts w:ascii="Book Antiqua" w:hAnsi="Book Antiqua"/>
          <w:sz w:val="24"/>
          <w:szCs w:val="24"/>
        </w:rPr>
        <w:t>Cond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Gonzalez </w:t>
      </w:r>
      <w:proofErr w:type="spellStart"/>
      <w:r w:rsidRPr="00CA27A4">
        <w:rPr>
          <w:rFonts w:ascii="Book Antiqua" w:hAnsi="Book Antiqua"/>
          <w:sz w:val="24"/>
          <w:szCs w:val="24"/>
        </w:rPr>
        <w:t>Sagrad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Primo D, De La </w:t>
      </w:r>
      <w:proofErr w:type="spellStart"/>
      <w:r w:rsidRPr="00CA27A4">
        <w:rPr>
          <w:rFonts w:ascii="Book Antiqua" w:hAnsi="Book Antiqua"/>
          <w:sz w:val="24"/>
          <w:szCs w:val="24"/>
        </w:rPr>
        <w:t>Fuent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, Gonzalez J. Effect of a probiotic on liver aminotransferases in </w:t>
      </w:r>
      <w:r w:rsidRPr="00CA27A4">
        <w:rPr>
          <w:rFonts w:ascii="Book Antiqua" w:hAnsi="Book Antiqua"/>
          <w:sz w:val="24"/>
          <w:szCs w:val="24"/>
        </w:rPr>
        <w:lastRenderedPageBreak/>
        <w:t xml:space="preserve">nonalcoholic fatty liver disease patients: a double blind randomized clinical trial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u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Rev Med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1; </w:t>
      </w:r>
      <w:r w:rsidRPr="00CA27A4">
        <w:rPr>
          <w:rFonts w:ascii="Book Antiqua" w:hAnsi="Book Antiqua"/>
          <w:b/>
          <w:sz w:val="24"/>
          <w:szCs w:val="24"/>
        </w:rPr>
        <w:t>15</w:t>
      </w:r>
      <w:r w:rsidRPr="00CA27A4">
        <w:rPr>
          <w:rFonts w:ascii="Book Antiqua" w:hAnsi="Book Antiqua"/>
          <w:sz w:val="24"/>
          <w:szCs w:val="24"/>
        </w:rPr>
        <w:t>: 1090-1095 [PMID: 22013734]</w:t>
      </w:r>
    </w:p>
    <w:p w14:paraId="02A106B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0 </w:t>
      </w:r>
      <w:r w:rsidRPr="00CA27A4">
        <w:rPr>
          <w:rFonts w:ascii="Book Antiqua" w:hAnsi="Book Antiqua"/>
          <w:b/>
          <w:sz w:val="24"/>
          <w:szCs w:val="24"/>
        </w:rPr>
        <w:t>Endo H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Niiok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Kobayashi N, Tanaka M, Watanabe T. Butyrate-producing probiotics reduce nonalcoholic fatty liver disease progression in rats: new insight into the probiotics for the gut-liver axi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One</w:t>
      </w:r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8</w:t>
      </w:r>
      <w:r w:rsidRPr="00CA27A4">
        <w:rPr>
          <w:rFonts w:ascii="Book Antiqua" w:hAnsi="Book Antiqua"/>
          <w:sz w:val="24"/>
          <w:szCs w:val="24"/>
        </w:rPr>
        <w:t>: e63388 [PMID: 23696823 DOI: 10.1371/journal.pone.0063388]</w:t>
      </w:r>
    </w:p>
    <w:p w14:paraId="768BEC80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1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Se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Inoue I, Tanaka M, Matsuda N, Nakano T, </w:t>
      </w:r>
      <w:proofErr w:type="spellStart"/>
      <w:r w:rsidRPr="00CA27A4">
        <w:rPr>
          <w:rFonts w:ascii="Book Antiqua" w:hAnsi="Book Antiqua"/>
          <w:sz w:val="24"/>
          <w:szCs w:val="24"/>
        </w:rPr>
        <w:t>Awa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Katayama S, </w:t>
      </w:r>
      <w:proofErr w:type="spellStart"/>
      <w:r w:rsidRPr="00CA27A4">
        <w:rPr>
          <w:rFonts w:ascii="Book Antiqua" w:hAnsi="Book Antiqua"/>
          <w:sz w:val="24"/>
          <w:szCs w:val="24"/>
        </w:rPr>
        <w:t>Alper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H, </w:t>
      </w:r>
      <w:proofErr w:type="spellStart"/>
      <w:r w:rsidRPr="00CA27A4">
        <w:rPr>
          <w:rFonts w:ascii="Book Antiqua" w:hAnsi="Book Antiqua"/>
          <w:sz w:val="24"/>
          <w:szCs w:val="24"/>
        </w:rPr>
        <w:t>Komod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. Clostridium </w:t>
      </w:r>
      <w:proofErr w:type="spellStart"/>
      <w:r w:rsidRPr="00CA27A4">
        <w:rPr>
          <w:rFonts w:ascii="Book Antiqua" w:hAnsi="Book Antiqua"/>
          <w:sz w:val="24"/>
          <w:szCs w:val="24"/>
        </w:rPr>
        <w:t>butyricu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IYAIRI 588 improves high-fat diet-induced non-alcoholic fatty liver disease in rats. </w:t>
      </w:r>
      <w:r w:rsidRPr="00CA27A4">
        <w:rPr>
          <w:rFonts w:ascii="Book Antiqua" w:hAnsi="Book Antiqua"/>
          <w:i/>
          <w:sz w:val="24"/>
          <w:szCs w:val="24"/>
        </w:rPr>
        <w:t xml:space="preserve">Dig Dis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58</w:t>
      </w:r>
      <w:r w:rsidRPr="00CA27A4">
        <w:rPr>
          <w:rFonts w:ascii="Book Antiqua" w:hAnsi="Book Antiqua"/>
          <w:sz w:val="24"/>
          <w:szCs w:val="24"/>
        </w:rPr>
        <w:t>: 3534-3544 [PMID: 24166662 DOI: 10.1007/s10620-013-2879-3]</w:t>
      </w:r>
    </w:p>
    <w:p w14:paraId="70FCF00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2 </w:t>
      </w:r>
      <w:r w:rsidRPr="00CA27A4">
        <w:rPr>
          <w:rFonts w:ascii="Book Antiqua" w:hAnsi="Book Antiqua"/>
          <w:b/>
          <w:sz w:val="24"/>
          <w:szCs w:val="24"/>
        </w:rPr>
        <w:t>Mora D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Filard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Ariol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Boer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Aalvin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de </w:t>
      </w:r>
      <w:proofErr w:type="spellStart"/>
      <w:r w:rsidRPr="00CA27A4">
        <w:rPr>
          <w:rFonts w:ascii="Book Antiqua" w:hAnsi="Book Antiqua"/>
          <w:sz w:val="24"/>
          <w:szCs w:val="24"/>
        </w:rPr>
        <w:t>V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M. Development of </w:t>
      </w:r>
      <w:proofErr w:type="spellStart"/>
      <w:r w:rsidRPr="00CA27A4">
        <w:rPr>
          <w:rFonts w:ascii="Book Antiqua" w:hAnsi="Book Antiqua"/>
          <w:sz w:val="24"/>
          <w:szCs w:val="24"/>
        </w:rPr>
        <w:t>omic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based protocols for the microbiological characterization of multi-strain formulations marketed as probiotics: the case of VSL#3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icrob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12</w:t>
      </w:r>
      <w:r w:rsidRPr="00CA27A4">
        <w:rPr>
          <w:rFonts w:ascii="Book Antiqua" w:hAnsi="Book Antiqua"/>
          <w:sz w:val="24"/>
          <w:szCs w:val="24"/>
        </w:rPr>
        <w:t>: 1371-1386 [PMID: 31402586 DOI: 10.1111/1751-7915.13476]</w:t>
      </w:r>
    </w:p>
    <w:p w14:paraId="3290FAF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3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Salminen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S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Nybo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Meriluo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A27A4">
        <w:rPr>
          <w:rFonts w:ascii="Book Antiqua" w:hAnsi="Book Antiqua"/>
          <w:sz w:val="24"/>
          <w:szCs w:val="24"/>
        </w:rPr>
        <w:t>Collad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C, </w:t>
      </w:r>
      <w:proofErr w:type="spellStart"/>
      <w:r w:rsidRPr="00CA27A4">
        <w:rPr>
          <w:rFonts w:ascii="Book Antiqua" w:hAnsi="Book Antiqua"/>
          <w:sz w:val="24"/>
          <w:szCs w:val="24"/>
        </w:rPr>
        <w:t>Vesterlun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El-</w:t>
      </w:r>
      <w:proofErr w:type="spellStart"/>
      <w:r w:rsidRPr="00CA27A4">
        <w:rPr>
          <w:rFonts w:ascii="Book Antiqua" w:hAnsi="Book Antiqua"/>
          <w:sz w:val="24"/>
          <w:szCs w:val="24"/>
        </w:rPr>
        <w:t>Nezam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. Interaction of probiotics and pathogens--benefits to human health?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0; </w:t>
      </w:r>
      <w:r w:rsidRPr="00CA27A4">
        <w:rPr>
          <w:rFonts w:ascii="Book Antiqua" w:hAnsi="Book Antiqua"/>
          <w:b/>
          <w:sz w:val="24"/>
          <w:szCs w:val="24"/>
        </w:rPr>
        <w:t>21</w:t>
      </w:r>
      <w:r w:rsidRPr="00CA27A4">
        <w:rPr>
          <w:rFonts w:ascii="Book Antiqua" w:hAnsi="Book Antiqua"/>
          <w:sz w:val="24"/>
          <w:szCs w:val="24"/>
        </w:rPr>
        <w:t>: 157-167 [PMID: 20413293 DOI: 10.1016/j.copbio.2010.03.016]</w:t>
      </w:r>
    </w:p>
    <w:p w14:paraId="7EF86EA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4 </w:t>
      </w:r>
      <w:r w:rsidRPr="00CA27A4">
        <w:rPr>
          <w:rFonts w:ascii="Book Antiqua" w:hAnsi="Book Antiqua"/>
          <w:b/>
          <w:sz w:val="24"/>
          <w:szCs w:val="24"/>
        </w:rPr>
        <w:t>Timmerman H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Konin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J, Mulder L, </w:t>
      </w:r>
      <w:proofErr w:type="spellStart"/>
      <w:r w:rsidRPr="00CA27A4">
        <w:rPr>
          <w:rFonts w:ascii="Book Antiqua" w:hAnsi="Book Antiqua"/>
          <w:sz w:val="24"/>
          <w:szCs w:val="24"/>
        </w:rPr>
        <w:t>Rombout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M, </w:t>
      </w:r>
      <w:proofErr w:type="spellStart"/>
      <w:r w:rsidRPr="00CA27A4">
        <w:rPr>
          <w:rFonts w:ascii="Book Antiqua" w:hAnsi="Book Antiqua"/>
          <w:sz w:val="24"/>
          <w:szCs w:val="24"/>
        </w:rPr>
        <w:t>Beyn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C. </w:t>
      </w:r>
      <w:proofErr w:type="spellStart"/>
      <w:r w:rsidRPr="00CA27A4">
        <w:rPr>
          <w:rFonts w:ascii="Book Antiqua" w:hAnsi="Book Antiqua"/>
          <w:sz w:val="24"/>
          <w:szCs w:val="24"/>
        </w:rPr>
        <w:t>Monostra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ultistra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multispecies probiotics--A comparison of functionality and efficacy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Food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04; </w:t>
      </w:r>
      <w:r w:rsidRPr="00CA27A4">
        <w:rPr>
          <w:rFonts w:ascii="Book Antiqua" w:hAnsi="Book Antiqua"/>
          <w:b/>
          <w:sz w:val="24"/>
          <w:szCs w:val="24"/>
        </w:rPr>
        <w:t>96</w:t>
      </w:r>
      <w:r w:rsidRPr="00CA27A4">
        <w:rPr>
          <w:rFonts w:ascii="Book Antiqua" w:hAnsi="Book Antiqua"/>
          <w:sz w:val="24"/>
          <w:szCs w:val="24"/>
        </w:rPr>
        <w:t>: 219-233 [PMID: 15454313 DOI: 10.1016/j.ijfoodmicro.2004.05.012]</w:t>
      </w:r>
    </w:p>
    <w:p w14:paraId="1BBAF5B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5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Alis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A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Bedog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Bavier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Giorgio V, </w:t>
      </w:r>
      <w:proofErr w:type="spellStart"/>
      <w:r w:rsidRPr="00CA27A4">
        <w:rPr>
          <w:rFonts w:ascii="Book Antiqua" w:hAnsi="Book Antiqua"/>
          <w:sz w:val="24"/>
          <w:szCs w:val="24"/>
        </w:rPr>
        <w:t>Porr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, Paris C, </w:t>
      </w:r>
      <w:proofErr w:type="spellStart"/>
      <w:r w:rsidRPr="00CA27A4">
        <w:rPr>
          <w:rFonts w:ascii="Book Antiqua" w:hAnsi="Book Antiqua"/>
          <w:sz w:val="24"/>
          <w:szCs w:val="24"/>
        </w:rPr>
        <w:t>Giammar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Real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A27A4">
        <w:rPr>
          <w:rFonts w:ascii="Book Antiqua" w:hAnsi="Book Antiqua"/>
          <w:sz w:val="24"/>
          <w:szCs w:val="24"/>
        </w:rPr>
        <w:t>Anan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Nobil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. </w:t>
      </w:r>
      <w:proofErr w:type="spellStart"/>
      <w:r w:rsidRPr="00CA27A4">
        <w:rPr>
          <w:rFonts w:ascii="Book Antiqua" w:hAnsi="Book Antiqua"/>
          <w:sz w:val="24"/>
          <w:szCs w:val="24"/>
        </w:rPr>
        <w:t>Randomise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linical trial: The beneficial effects of VSL#3 in obese children with non-alcoholic </w:t>
      </w:r>
      <w:proofErr w:type="spellStart"/>
      <w:r w:rsidRPr="00CA27A4">
        <w:rPr>
          <w:rFonts w:ascii="Book Antiqua" w:hAnsi="Book Antiqua"/>
          <w:sz w:val="24"/>
          <w:szCs w:val="24"/>
        </w:rPr>
        <w:t>steatohepatit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r w:rsidRPr="00CA27A4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39</w:t>
      </w:r>
      <w:r w:rsidRPr="00CA27A4">
        <w:rPr>
          <w:rFonts w:ascii="Book Antiqua" w:hAnsi="Book Antiqua"/>
          <w:sz w:val="24"/>
          <w:szCs w:val="24"/>
        </w:rPr>
        <w:t>: 1276-1285 [PMID: 24738701 DOI: 10.1111/apt.12758]</w:t>
      </w:r>
    </w:p>
    <w:p w14:paraId="6E70FB3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6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Loguerci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C</w:t>
      </w:r>
      <w:r w:rsidRPr="00CA27A4">
        <w:rPr>
          <w:rFonts w:ascii="Book Antiqua" w:hAnsi="Book Antiqua"/>
          <w:sz w:val="24"/>
          <w:szCs w:val="24"/>
        </w:rPr>
        <w:t xml:space="preserve">, Federico A, </w:t>
      </w:r>
      <w:proofErr w:type="spellStart"/>
      <w:r w:rsidRPr="00CA27A4">
        <w:rPr>
          <w:rFonts w:ascii="Book Antiqua" w:hAnsi="Book Antiqua"/>
          <w:sz w:val="24"/>
          <w:szCs w:val="24"/>
        </w:rPr>
        <w:t>Tuccill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A27A4">
        <w:rPr>
          <w:rFonts w:ascii="Book Antiqua" w:hAnsi="Book Antiqua"/>
          <w:sz w:val="24"/>
          <w:szCs w:val="24"/>
        </w:rPr>
        <w:t>Terraccian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D'Aur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V, De Simone C, Del </w:t>
      </w:r>
      <w:proofErr w:type="spellStart"/>
      <w:r w:rsidRPr="00CA27A4">
        <w:rPr>
          <w:rFonts w:ascii="Book Antiqua" w:hAnsi="Book Antiqua"/>
          <w:sz w:val="24"/>
          <w:szCs w:val="24"/>
        </w:rPr>
        <w:t>Vecchi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lanco C. Beneficial effects of a probiotic VSL#3 on parameters of liver dysfunction in chronic liver diseases.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05; </w:t>
      </w:r>
      <w:r w:rsidRPr="00CA27A4">
        <w:rPr>
          <w:rFonts w:ascii="Book Antiqua" w:hAnsi="Book Antiqua"/>
          <w:b/>
          <w:sz w:val="24"/>
          <w:szCs w:val="24"/>
        </w:rPr>
        <w:t>39</w:t>
      </w:r>
      <w:r w:rsidRPr="00CA27A4">
        <w:rPr>
          <w:rFonts w:ascii="Book Antiqua" w:hAnsi="Book Antiqua"/>
          <w:sz w:val="24"/>
          <w:szCs w:val="24"/>
        </w:rPr>
        <w:t>: 540-543 [PMID: 15942443 DOI: 10.1097/01.mcg.0000165671.25272.0f]</w:t>
      </w:r>
    </w:p>
    <w:p w14:paraId="7F6169D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lastRenderedPageBreak/>
        <w:t xml:space="preserve">4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eron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Longo M, </w:t>
      </w:r>
      <w:proofErr w:type="spellStart"/>
      <w:r w:rsidRPr="00CA27A4">
        <w:rPr>
          <w:rFonts w:ascii="Book Antiqua" w:hAnsi="Book Antiqua"/>
          <w:sz w:val="24"/>
          <w:szCs w:val="24"/>
        </w:rPr>
        <w:t>Dongiovan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. Alcohol or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: Who Is the Guilty?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20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>[PMID: 31540133 DOI: 10.3390/ijms20184568]</w:t>
      </w:r>
    </w:p>
    <w:p w14:paraId="5726D57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48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Kelesidis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T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Pothoulak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. Efficacy and safety of the probiotic Saccharomyces </w:t>
      </w:r>
      <w:proofErr w:type="spellStart"/>
      <w:r w:rsidRPr="00CA27A4">
        <w:rPr>
          <w:rFonts w:ascii="Book Antiqua" w:hAnsi="Book Antiqua"/>
          <w:sz w:val="24"/>
          <w:szCs w:val="24"/>
        </w:rPr>
        <w:t>boulardi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or the prevention and therapy of gastrointestinal disorder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Therap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Adv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5</w:t>
      </w:r>
      <w:r w:rsidRPr="00CA27A4">
        <w:rPr>
          <w:rFonts w:ascii="Book Antiqua" w:hAnsi="Book Antiqua"/>
          <w:sz w:val="24"/>
          <w:szCs w:val="24"/>
        </w:rPr>
        <w:t>: 111-125 [PMID: 22423260 DOI: 10.1177/1756283X11428502]</w:t>
      </w:r>
    </w:p>
    <w:p w14:paraId="07D9220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49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Vallianou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N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tratigou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A27A4">
        <w:rPr>
          <w:rFonts w:ascii="Book Antiqua" w:hAnsi="Book Antiqua"/>
          <w:sz w:val="24"/>
          <w:szCs w:val="24"/>
        </w:rPr>
        <w:t>Christodoulat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S, </w:t>
      </w:r>
      <w:proofErr w:type="spellStart"/>
      <w:r w:rsidRPr="00CA27A4">
        <w:rPr>
          <w:rFonts w:ascii="Book Antiqua" w:hAnsi="Book Antiqua"/>
          <w:sz w:val="24"/>
          <w:szCs w:val="24"/>
        </w:rPr>
        <w:t>Dalamag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Understanding the Role of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Microbial Metabolites in Obesity and Obesity-Associated Metabolic Disorders: Current Evidence and Perspective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Obes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Rep</w:t>
      </w:r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8</w:t>
      </w:r>
      <w:r w:rsidRPr="00CA27A4">
        <w:rPr>
          <w:rFonts w:ascii="Book Antiqua" w:hAnsi="Book Antiqua"/>
          <w:sz w:val="24"/>
          <w:szCs w:val="24"/>
        </w:rPr>
        <w:t>: 317-332 [PMID: 31175629 DOI: 10.1007/s13679-019-00352-2]</w:t>
      </w:r>
    </w:p>
    <w:p w14:paraId="2FFA7B6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0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Can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PD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Delzenn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M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The role of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energy metabolism and metabolic diseas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Pharm Des</w:t>
      </w:r>
      <w:r w:rsidRPr="00CA27A4">
        <w:rPr>
          <w:rFonts w:ascii="Book Antiqua" w:hAnsi="Book Antiqua"/>
          <w:sz w:val="24"/>
          <w:szCs w:val="24"/>
        </w:rPr>
        <w:t xml:space="preserve"> 2009; </w:t>
      </w:r>
      <w:r w:rsidRPr="00CA27A4">
        <w:rPr>
          <w:rFonts w:ascii="Book Antiqua" w:hAnsi="Book Antiqua"/>
          <w:b/>
          <w:sz w:val="24"/>
          <w:szCs w:val="24"/>
        </w:rPr>
        <w:t>15</w:t>
      </w:r>
      <w:r w:rsidRPr="00CA27A4">
        <w:rPr>
          <w:rFonts w:ascii="Book Antiqua" w:hAnsi="Book Antiqua"/>
          <w:sz w:val="24"/>
          <w:szCs w:val="24"/>
        </w:rPr>
        <w:t>: 1546-1558 [PMID: 19442172 DOI: 10.2174/138161209788168164]</w:t>
      </w:r>
    </w:p>
    <w:p w14:paraId="375CB54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1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Can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PD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Knauf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Iglesias MA, </w:t>
      </w:r>
      <w:proofErr w:type="spellStart"/>
      <w:r w:rsidRPr="00CA27A4">
        <w:rPr>
          <w:rFonts w:ascii="Book Antiqua" w:hAnsi="Book Antiqua"/>
          <w:sz w:val="24"/>
          <w:szCs w:val="24"/>
        </w:rPr>
        <w:t>Druck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J, </w:t>
      </w:r>
      <w:proofErr w:type="spellStart"/>
      <w:r w:rsidRPr="00CA27A4">
        <w:rPr>
          <w:rFonts w:ascii="Book Antiqua" w:hAnsi="Book Antiqua"/>
          <w:sz w:val="24"/>
          <w:szCs w:val="24"/>
        </w:rPr>
        <w:t>Delzenn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M, </w:t>
      </w:r>
      <w:proofErr w:type="spellStart"/>
      <w:r w:rsidRPr="00CA27A4">
        <w:rPr>
          <w:rFonts w:ascii="Book Antiqua" w:hAnsi="Book Antiqua"/>
          <w:sz w:val="24"/>
          <w:szCs w:val="24"/>
        </w:rPr>
        <w:t>Burcel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. Improvement of glucose tolerance and hepatic insulin sensitivity by </w:t>
      </w:r>
      <w:proofErr w:type="spellStart"/>
      <w:r w:rsidRPr="00CA27A4">
        <w:rPr>
          <w:rFonts w:ascii="Book Antiqua" w:hAnsi="Book Antiqua"/>
          <w:sz w:val="24"/>
          <w:szCs w:val="24"/>
        </w:rPr>
        <w:t>oligofructos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equires a functional glucagon-like peptide 1 receptor. </w:t>
      </w:r>
      <w:r w:rsidRPr="00CA27A4">
        <w:rPr>
          <w:rFonts w:ascii="Book Antiqua" w:hAnsi="Book Antiqua"/>
          <w:i/>
          <w:sz w:val="24"/>
          <w:szCs w:val="24"/>
        </w:rPr>
        <w:t>Diabetes</w:t>
      </w:r>
      <w:r w:rsidRPr="00CA27A4">
        <w:rPr>
          <w:rFonts w:ascii="Book Antiqua" w:hAnsi="Book Antiqua"/>
          <w:sz w:val="24"/>
          <w:szCs w:val="24"/>
        </w:rPr>
        <w:t xml:space="preserve"> 2006; </w:t>
      </w:r>
      <w:r w:rsidRPr="00CA27A4">
        <w:rPr>
          <w:rFonts w:ascii="Book Antiqua" w:hAnsi="Book Antiqua"/>
          <w:b/>
          <w:sz w:val="24"/>
          <w:szCs w:val="24"/>
        </w:rPr>
        <w:t>55</w:t>
      </w:r>
      <w:r w:rsidRPr="00CA27A4">
        <w:rPr>
          <w:rFonts w:ascii="Book Antiqua" w:hAnsi="Book Antiqua"/>
          <w:sz w:val="24"/>
          <w:szCs w:val="24"/>
        </w:rPr>
        <w:t>: 1484-1490 [PMID: 16644709 DOI: 10.2337/db05-1360]</w:t>
      </w:r>
    </w:p>
    <w:p w14:paraId="7AA3014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2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Koopman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N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olinar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Nieuwdorp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Holleboo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G. Review article: can bugs be drugs? </w:t>
      </w:r>
      <w:proofErr w:type="gramStart"/>
      <w:r w:rsidRPr="00CA27A4">
        <w:rPr>
          <w:rFonts w:ascii="Book Antiqua" w:hAnsi="Book Antiqua"/>
          <w:sz w:val="24"/>
          <w:szCs w:val="24"/>
        </w:rPr>
        <w:t>The potential of probiotics and prebiotics as treatment for non-alcoholic fatty liver diseas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50</w:t>
      </w:r>
      <w:r w:rsidRPr="00CA27A4">
        <w:rPr>
          <w:rFonts w:ascii="Book Antiqua" w:hAnsi="Book Antiqua"/>
          <w:sz w:val="24"/>
          <w:szCs w:val="24"/>
        </w:rPr>
        <w:t>: 628-639 [PMID: 31373710 DOI: 10.1111/apt.15416]</w:t>
      </w:r>
    </w:p>
    <w:p w14:paraId="5A74687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53 </w:t>
      </w:r>
      <w:r w:rsidRPr="00CA27A4">
        <w:rPr>
          <w:rFonts w:ascii="Book Antiqua" w:hAnsi="Book Antiqua"/>
          <w:b/>
          <w:sz w:val="24"/>
          <w:szCs w:val="24"/>
        </w:rPr>
        <w:t>Abu-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Shanab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A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, Quigley EM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The role of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nonalcoholic fatty liver diseas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Nat Rev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0; </w:t>
      </w:r>
      <w:r w:rsidRPr="00CA27A4">
        <w:rPr>
          <w:rFonts w:ascii="Book Antiqua" w:hAnsi="Book Antiqua"/>
          <w:b/>
          <w:sz w:val="24"/>
          <w:szCs w:val="24"/>
        </w:rPr>
        <w:t>7</w:t>
      </w:r>
      <w:r w:rsidRPr="00CA27A4">
        <w:rPr>
          <w:rFonts w:ascii="Book Antiqua" w:hAnsi="Book Antiqua"/>
          <w:sz w:val="24"/>
          <w:szCs w:val="24"/>
        </w:rPr>
        <w:t>: 691-701 [PMID: 21045794 DOI: 10.1038/nrgastro.2010.172]</w:t>
      </w:r>
    </w:p>
    <w:p w14:paraId="3ED78FB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54 </w:t>
      </w:r>
      <w:r w:rsidRPr="00CA27A4">
        <w:rPr>
          <w:rFonts w:ascii="Book Antiqua" w:hAnsi="Book Antiqua"/>
          <w:b/>
          <w:sz w:val="24"/>
          <w:szCs w:val="24"/>
        </w:rPr>
        <w:t>Yan F</w:t>
      </w:r>
      <w:r w:rsidRPr="00CA27A4">
        <w:rPr>
          <w:rFonts w:ascii="Book Antiqua" w:hAnsi="Book Antiqua"/>
          <w:sz w:val="24"/>
          <w:szCs w:val="24"/>
        </w:rPr>
        <w:t>, Cao H, Cover TL, Whitehead R, Washington MK, Polk DB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Soluble proteins produced by probiotic bacteria regulate intestinal epithelial cell survival and growth. </w:t>
      </w:r>
      <w:r w:rsidRPr="00CA27A4">
        <w:rPr>
          <w:rFonts w:ascii="Book Antiqua" w:hAnsi="Book Antiqua"/>
          <w:i/>
          <w:sz w:val="24"/>
          <w:szCs w:val="24"/>
        </w:rPr>
        <w:t>Gastroenterology</w:t>
      </w:r>
      <w:r w:rsidRPr="00CA27A4">
        <w:rPr>
          <w:rFonts w:ascii="Book Antiqua" w:hAnsi="Book Antiqua"/>
          <w:sz w:val="24"/>
          <w:szCs w:val="24"/>
        </w:rPr>
        <w:t xml:space="preserve"> 2007; </w:t>
      </w:r>
      <w:r w:rsidRPr="00CA27A4">
        <w:rPr>
          <w:rFonts w:ascii="Book Antiqua" w:hAnsi="Book Antiqua"/>
          <w:b/>
          <w:sz w:val="24"/>
          <w:szCs w:val="24"/>
        </w:rPr>
        <w:t>132</w:t>
      </w:r>
      <w:r w:rsidRPr="00CA27A4">
        <w:rPr>
          <w:rFonts w:ascii="Book Antiqua" w:hAnsi="Book Antiqua"/>
          <w:sz w:val="24"/>
          <w:szCs w:val="24"/>
        </w:rPr>
        <w:t>: 562-575 [PMID: 17258729 DOI: 10.1053/j.gastro.2006.11.022]</w:t>
      </w:r>
    </w:p>
    <w:p w14:paraId="6EB04E9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5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Neyrinck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A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Possemier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Verstraet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, De Backer F, </w:t>
      </w:r>
      <w:proofErr w:type="spellStart"/>
      <w:proofErr w:type="gramStart"/>
      <w:r w:rsidRPr="00CA27A4">
        <w:rPr>
          <w:rFonts w:ascii="Book Antiqua" w:hAnsi="Book Antiqua"/>
          <w:sz w:val="24"/>
          <w:szCs w:val="24"/>
        </w:rPr>
        <w:t>Cani</w:t>
      </w:r>
      <w:proofErr w:type="spellEnd"/>
      <w:proofErr w:type="gramEnd"/>
      <w:r w:rsidRPr="00CA27A4">
        <w:rPr>
          <w:rFonts w:ascii="Book Antiqua" w:hAnsi="Book Antiqua"/>
          <w:sz w:val="24"/>
          <w:szCs w:val="24"/>
        </w:rPr>
        <w:t xml:space="preserve"> PD, </w:t>
      </w:r>
      <w:proofErr w:type="spellStart"/>
      <w:r w:rsidRPr="00CA27A4">
        <w:rPr>
          <w:rFonts w:ascii="Book Antiqua" w:hAnsi="Book Antiqua"/>
          <w:sz w:val="24"/>
          <w:szCs w:val="24"/>
        </w:rPr>
        <w:t>Delzenn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M. Dietary modulation of </w:t>
      </w:r>
      <w:proofErr w:type="spellStart"/>
      <w:r w:rsidRPr="00CA27A4">
        <w:rPr>
          <w:rFonts w:ascii="Book Antiqua" w:hAnsi="Book Antiqua"/>
          <w:sz w:val="24"/>
          <w:szCs w:val="24"/>
        </w:rPr>
        <w:t>clostridi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luster </w:t>
      </w:r>
      <w:proofErr w:type="spellStart"/>
      <w:r w:rsidRPr="00CA27A4">
        <w:rPr>
          <w:rFonts w:ascii="Book Antiqua" w:hAnsi="Book Antiqua"/>
          <w:sz w:val="24"/>
          <w:szCs w:val="24"/>
        </w:rPr>
        <w:t>XIV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ut bacteria </w:t>
      </w:r>
      <w:r w:rsidRPr="00CA27A4">
        <w:rPr>
          <w:rFonts w:ascii="Book Antiqua" w:hAnsi="Book Antiqua"/>
          <w:sz w:val="24"/>
          <w:szCs w:val="24"/>
        </w:rPr>
        <w:lastRenderedPageBreak/>
        <w:t>(</w:t>
      </w:r>
      <w:proofErr w:type="spellStart"/>
      <w:r w:rsidRPr="00CA27A4">
        <w:rPr>
          <w:rFonts w:ascii="Book Antiqua" w:hAnsi="Book Antiqua"/>
          <w:sz w:val="24"/>
          <w:szCs w:val="24"/>
        </w:rPr>
        <w:t>Rosebur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pp.) by chitin-</w:t>
      </w:r>
      <w:proofErr w:type="spellStart"/>
      <w:r w:rsidRPr="00CA27A4">
        <w:rPr>
          <w:rFonts w:ascii="Book Antiqua" w:hAnsi="Book Antiqua"/>
          <w:sz w:val="24"/>
          <w:szCs w:val="24"/>
        </w:rPr>
        <w:t>gluc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iber improves host metabolic alterations induced by high-fat diet in mice.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23</w:t>
      </w:r>
      <w:r w:rsidRPr="00CA27A4">
        <w:rPr>
          <w:rFonts w:ascii="Book Antiqua" w:hAnsi="Book Antiqua"/>
          <w:sz w:val="24"/>
          <w:szCs w:val="24"/>
        </w:rPr>
        <w:t>: 51-59 [PMID: 21411304 DOI: 10.1016/j.jnutbio.2010.10.008]</w:t>
      </w:r>
    </w:p>
    <w:p w14:paraId="7CC305A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6 </w:t>
      </w:r>
      <w:r w:rsidRPr="00CA27A4">
        <w:rPr>
          <w:rFonts w:ascii="Book Antiqua" w:hAnsi="Book Antiqua"/>
          <w:b/>
          <w:sz w:val="24"/>
          <w:szCs w:val="24"/>
        </w:rPr>
        <w:t>Parnell JA</w:t>
      </w:r>
      <w:r w:rsidRPr="00CA27A4">
        <w:rPr>
          <w:rFonts w:ascii="Book Antiqua" w:hAnsi="Book Antiqua"/>
          <w:sz w:val="24"/>
          <w:szCs w:val="24"/>
        </w:rPr>
        <w:t xml:space="preserve">, Raman M, </w:t>
      </w:r>
      <w:proofErr w:type="spellStart"/>
      <w:r w:rsidRPr="00CA27A4">
        <w:rPr>
          <w:rFonts w:ascii="Book Antiqua" w:hAnsi="Book Antiqua"/>
          <w:sz w:val="24"/>
          <w:szCs w:val="24"/>
        </w:rPr>
        <w:t>Rioux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P, Reimer RA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The potential role of prebiotic </w:t>
      </w:r>
      <w:proofErr w:type="spellStart"/>
      <w:r w:rsidRPr="00CA27A4">
        <w:rPr>
          <w:rFonts w:ascii="Book Antiqua" w:hAnsi="Book Antiqua"/>
          <w:sz w:val="24"/>
          <w:szCs w:val="24"/>
        </w:rPr>
        <w:t>fibr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or treatment and management of non-alcoholic fatty liver disease and associated obesity and insulin resistanc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Liver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32</w:t>
      </w:r>
      <w:r w:rsidRPr="00CA27A4">
        <w:rPr>
          <w:rFonts w:ascii="Book Antiqua" w:hAnsi="Book Antiqua"/>
          <w:sz w:val="24"/>
          <w:szCs w:val="24"/>
        </w:rPr>
        <w:t>: 701-711 [PMID: 22221818 DOI: 10.1111/j.1478-3231.2011.02730.x]</w:t>
      </w:r>
    </w:p>
    <w:p w14:paraId="60BC2CE2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5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Fernández-Musoles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Garcí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Tejedo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Laparr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M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Pr="00CA27A4">
        <w:rPr>
          <w:rFonts w:ascii="Book Antiqua" w:hAnsi="Book Antiqua"/>
          <w:sz w:val="24"/>
          <w:szCs w:val="24"/>
        </w:rPr>
        <w:t>Immunonutrition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ontribution of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o fatty liver diseas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Hosp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20; </w:t>
      </w:r>
      <w:r w:rsidRPr="00CA27A4">
        <w:rPr>
          <w:rFonts w:ascii="Book Antiqua" w:hAnsi="Book Antiqua"/>
          <w:b/>
          <w:sz w:val="24"/>
          <w:szCs w:val="24"/>
        </w:rPr>
        <w:t>37</w:t>
      </w:r>
      <w:r w:rsidRPr="00CA27A4">
        <w:rPr>
          <w:rFonts w:ascii="Book Antiqua" w:hAnsi="Book Antiqua"/>
          <w:sz w:val="24"/>
          <w:szCs w:val="24"/>
        </w:rPr>
        <w:t>: 193-206 [PMID: 31793324 DOI: 10.20960/nh.02775]</w:t>
      </w:r>
    </w:p>
    <w:p w14:paraId="2E12BEE2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58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Jafarpour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D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hekarforous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S, </w:t>
      </w:r>
      <w:proofErr w:type="spellStart"/>
      <w:r w:rsidRPr="00CA27A4">
        <w:rPr>
          <w:rFonts w:ascii="Book Antiqua" w:hAnsi="Book Antiqua"/>
          <w:sz w:val="24"/>
          <w:szCs w:val="24"/>
        </w:rPr>
        <w:t>Ghaisar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R, </w:t>
      </w:r>
      <w:proofErr w:type="spellStart"/>
      <w:r w:rsidRPr="00CA27A4">
        <w:rPr>
          <w:rFonts w:ascii="Book Antiqua" w:hAnsi="Book Antiqua"/>
          <w:sz w:val="24"/>
          <w:szCs w:val="24"/>
        </w:rPr>
        <w:t>Nazif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Sajedianfar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A27A4">
        <w:rPr>
          <w:rFonts w:ascii="Book Antiqua" w:hAnsi="Book Antiqua"/>
          <w:sz w:val="24"/>
          <w:szCs w:val="24"/>
        </w:rPr>
        <w:t>Eskandar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H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Protective effects of </w:t>
      </w:r>
      <w:proofErr w:type="spellStart"/>
      <w:r w:rsidRPr="00CA27A4">
        <w:rPr>
          <w:rFonts w:ascii="Book Antiqua" w:hAnsi="Book Antiqua"/>
          <w:sz w:val="24"/>
          <w:szCs w:val="24"/>
        </w:rPr>
        <w:t>synbioti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iets of Bacillus </w:t>
      </w:r>
      <w:proofErr w:type="spellStart"/>
      <w:r w:rsidRPr="00CA27A4">
        <w:rPr>
          <w:rFonts w:ascii="Book Antiqua" w:hAnsi="Book Antiqua"/>
          <w:sz w:val="24"/>
          <w:szCs w:val="24"/>
        </w:rPr>
        <w:t>coagulan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, Lactobacillus </w:t>
      </w:r>
      <w:proofErr w:type="spellStart"/>
      <w:r w:rsidRPr="00CA27A4">
        <w:rPr>
          <w:rFonts w:ascii="Book Antiqua" w:hAnsi="Book Antiqua"/>
          <w:sz w:val="24"/>
          <w:szCs w:val="24"/>
        </w:rPr>
        <w:t>plantaru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inulin against acute cadmium toxicity in rat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BMC Complemen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Alter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Med</w:t>
      </w:r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17</w:t>
      </w:r>
      <w:r w:rsidRPr="00CA27A4">
        <w:rPr>
          <w:rFonts w:ascii="Book Antiqua" w:hAnsi="Book Antiqua"/>
          <w:sz w:val="24"/>
          <w:szCs w:val="24"/>
        </w:rPr>
        <w:t>: 291 [PMID: 28583137 DOI: 10.1186/s12906-017-1803-3]</w:t>
      </w:r>
    </w:p>
    <w:p w14:paraId="2031A358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59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Eslamparast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T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Poustch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A27A4">
        <w:rPr>
          <w:rFonts w:ascii="Book Antiqua" w:hAnsi="Book Antiqua"/>
          <w:sz w:val="24"/>
          <w:szCs w:val="24"/>
        </w:rPr>
        <w:t>Zama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Sharafkha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Malekzade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Hekmatdoos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. </w:t>
      </w:r>
      <w:proofErr w:type="spellStart"/>
      <w:r w:rsidRPr="00CA27A4">
        <w:rPr>
          <w:rFonts w:ascii="Book Antiqua" w:hAnsi="Book Antiqua"/>
          <w:sz w:val="24"/>
          <w:szCs w:val="24"/>
        </w:rPr>
        <w:t>Synbioti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upplementation in nonalcoholic fatty liver disease: a randomized, double-blind, placebo-controlled pilot study. </w:t>
      </w:r>
      <w:r w:rsidRPr="00CA27A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99</w:t>
      </w:r>
      <w:r w:rsidRPr="00CA27A4">
        <w:rPr>
          <w:rFonts w:ascii="Book Antiqua" w:hAnsi="Book Antiqua"/>
          <w:sz w:val="24"/>
          <w:szCs w:val="24"/>
        </w:rPr>
        <w:t>: 535-542 [PMID: 24401715 DOI: 10.3945/ajcn.113.068890]</w:t>
      </w:r>
    </w:p>
    <w:p w14:paraId="2B54262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0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alaguarnera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Vacant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Antic T, Giordano M, </w:t>
      </w:r>
      <w:proofErr w:type="spellStart"/>
      <w:r w:rsidRPr="00CA27A4">
        <w:rPr>
          <w:rFonts w:ascii="Book Antiqua" w:hAnsi="Book Antiqua"/>
          <w:sz w:val="24"/>
          <w:szCs w:val="24"/>
        </w:rPr>
        <w:t>Chisar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Acquaviv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Mastroje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Malaguarner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Mistret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Li </w:t>
      </w:r>
      <w:proofErr w:type="spellStart"/>
      <w:r w:rsidRPr="00CA27A4">
        <w:rPr>
          <w:rFonts w:ascii="Book Antiqua" w:hAnsi="Book Antiqua"/>
          <w:sz w:val="24"/>
          <w:szCs w:val="24"/>
        </w:rPr>
        <w:t>Volt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Galvan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. </w:t>
      </w:r>
      <w:proofErr w:type="spellStart"/>
      <w:r w:rsidRPr="00CA27A4">
        <w:rPr>
          <w:rFonts w:ascii="Book Antiqua" w:hAnsi="Book Antiqua"/>
          <w:sz w:val="24"/>
          <w:szCs w:val="24"/>
        </w:rPr>
        <w:t>Bifidobacteriu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longu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ith </w:t>
      </w:r>
      <w:proofErr w:type="spellStart"/>
      <w:r w:rsidRPr="00CA27A4">
        <w:rPr>
          <w:rFonts w:ascii="Book Antiqua" w:hAnsi="Book Antiqua"/>
          <w:sz w:val="24"/>
          <w:szCs w:val="24"/>
        </w:rPr>
        <w:t>fruc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oligosaccharides in patients with </w:t>
      </w:r>
      <w:r w:rsidR="003D5D31">
        <w:rPr>
          <w:rFonts w:ascii="Book Antiqua" w:hAnsi="Book Antiqua"/>
          <w:sz w:val="24"/>
          <w:szCs w:val="24"/>
        </w:rPr>
        <w:t>non</w:t>
      </w:r>
      <w:r w:rsidR="003D5D31">
        <w:rPr>
          <w:rFonts w:ascii="Book Antiqua" w:hAnsi="Book Antiqua" w:hint="eastAsia"/>
          <w:sz w:val="24"/>
          <w:szCs w:val="24"/>
        </w:rPr>
        <w:t>-</w:t>
      </w:r>
      <w:r w:rsidRPr="00CA27A4">
        <w:rPr>
          <w:rFonts w:ascii="Book Antiqua" w:hAnsi="Book Antiqua"/>
          <w:sz w:val="24"/>
          <w:szCs w:val="24"/>
        </w:rPr>
        <w:t xml:space="preserve">alcoholic </w:t>
      </w:r>
      <w:proofErr w:type="spellStart"/>
      <w:r w:rsidRPr="00CA27A4">
        <w:rPr>
          <w:rFonts w:ascii="Book Antiqua" w:hAnsi="Book Antiqua"/>
          <w:sz w:val="24"/>
          <w:szCs w:val="24"/>
        </w:rPr>
        <w:t>steatohepatit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r w:rsidRPr="00CA27A4">
        <w:rPr>
          <w:rFonts w:ascii="Book Antiqua" w:hAnsi="Book Antiqua"/>
          <w:i/>
          <w:sz w:val="24"/>
          <w:szCs w:val="24"/>
        </w:rPr>
        <w:t xml:space="preserve">Dig Dis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57</w:t>
      </w:r>
      <w:r w:rsidRPr="00CA27A4">
        <w:rPr>
          <w:rFonts w:ascii="Book Antiqua" w:hAnsi="Book Antiqua"/>
          <w:sz w:val="24"/>
          <w:szCs w:val="24"/>
        </w:rPr>
        <w:t>: 545-553 [PMID: 21901256 DOI: 10.1007/s10620-011-1887-4]</w:t>
      </w:r>
    </w:p>
    <w:p w14:paraId="5647C4E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1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Safav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Faraji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Kelishad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Mirloh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Hashemipou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The effects of </w:t>
      </w:r>
      <w:proofErr w:type="spellStart"/>
      <w:r w:rsidRPr="00CA27A4">
        <w:rPr>
          <w:rFonts w:ascii="Book Antiqua" w:hAnsi="Book Antiqua"/>
          <w:sz w:val="24"/>
          <w:szCs w:val="24"/>
        </w:rPr>
        <w:t>synbioti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upplementation on some cardio-metabolic risk factors in overweight and obese children: a randomized triple-masked controlled trial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Food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64</w:t>
      </w:r>
      <w:r w:rsidRPr="00CA27A4">
        <w:rPr>
          <w:rFonts w:ascii="Book Antiqua" w:hAnsi="Book Antiqua"/>
          <w:sz w:val="24"/>
          <w:szCs w:val="24"/>
        </w:rPr>
        <w:t>: 687-693 [PMID: 23477506 DOI: 10.3109/09637486.2013.775224]</w:t>
      </w:r>
    </w:p>
    <w:p w14:paraId="1A5A015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lastRenderedPageBreak/>
        <w:t xml:space="preserve">62 </w:t>
      </w:r>
      <w:r w:rsidRPr="00CA27A4">
        <w:rPr>
          <w:rFonts w:ascii="Book Antiqua" w:hAnsi="Book Antiqua"/>
          <w:b/>
          <w:sz w:val="24"/>
          <w:szCs w:val="24"/>
        </w:rPr>
        <w:t>Liu L</w:t>
      </w:r>
      <w:r w:rsidRPr="00CA27A4">
        <w:rPr>
          <w:rFonts w:ascii="Book Antiqua" w:hAnsi="Book Antiqua"/>
          <w:sz w:val="24"/>
          <w:szCs w:val="24"/>
        </w:rPr>
        <w:t xml:space="preserve">, Li P, Liu Y, Zhang Y. Efficacy of Probiotics and </w:t>
      </w:r>
      <w:proofErr w:type="spellStart"/>
      <w:r w:rsidRPr="00CA27A4">
        <w:rPr>
          <w:rFonts w:ascii="Book Antiqua" w:hAnsi="Book Antiqua"/>
          <w:sz w:val="24"/>
          <w:szCs w:val="24"/>
        </w:rPr>
        <w:t>Synbiotic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Patients with Nonalcoholic Fatty Liver Disease: A Meta-Analysis. </w:t>
      </w:r>
      <w:r w:rsidRPr="00CA27A4">
        <w:rPr>
          <w:rFonts w:ascii="Book Antiqua" w:hAnsi="Book Antiqua"/>
          <w:i/>
          <w:sz w:val="24"/>
          <w:szCs w:val="24"/>
        </w:rPr>
        <w:t xml:space="preserve">Dig Dis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64</w:t>
      </w:r>
      <w:r w:rsidRPr="00CA27A4">
        <w:rPr>
          <w:rFonts w:ascii="Book Antiqua" w:hAnsi="Book Antiqua"/>
          <w:sz w:val="24"/>
          <w:szCs w:val="24"/>
        </w:rPr>
        <w:t>: 3402-3412 [PMID: 31203554 DOI: 10.1007/s10620-019-05699-z]</w:t>
      </w:r>
    </w:p>
    <w:p w14:paraId="09F1AF7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63 </w:t>
      </w:r>
      <w:r w:rsidRPr="00CA27A4">
        <w:rPr>
          <w:rFonts w:ascii="Book Antiqua" w:hAnsi="Book Antiqua"/>
          <w:b/>
          <w:sz w:val="24"/>
          <w:szCs w:val="24"/>
        </w:rPr>
        <w:t>Choi HH</w:t>
      </w:r>
      <w:r w:rsidRPr="00CA27A4">
        <w:rPr>
          <w:rFonts w:ascii="Book Antiqua" w:hAnsi="Book Antiqua"/>
          <w:sz w:val="24"/>
          <w:szCs w:val="24"/>
        </w:rPr>
        <w:t>, Cho Y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Fec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: Current Applications, Effectiveness, and Future Perspective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49</w:t>
      </w:r>
      <w:r w:rsidRPr="00CA27A4">
        <w:rPr>
          <w:rFonts w:ascii="Book Antiqua" w:hAnsi="Book Antiqua"/>
          <w:sz w:val="24"/>
          <w:szCs w:val="24"/>
        </w:rPr>
        <w:t>: 257-265 [PMID: 26956193 DOI: 10.5946/ce.2015.117]</w:t>
      </w:r>
    </w:p>
    <w:p w14:paraId="17E5015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4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Ridaura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VK</w:t>
      </w:r>
      <w:r w:rsidRPr="00CA27A4">
        <w:rPr>
          <w:rFonts w:ascii="Book Antiqua" w:hAnsi="Book Antiqua"/>
          <w:sz w:val="24"/>
          <w:szCs w:val="24"/>
        </w:rPr>
        <w:t xml:space="preserve">, Faith JJ, Rey FE, Cheng J, Duncan AE, </w:t>
      </w:r>
      <w:proofErr w:type="spellStart"/>
      <w:r w:rsidRPr="00CA27A4">
        <w:rPr>
          <w:rFonts w:ascii="Book Antiqua" w:hAnsi="Book Antiqua"/>
          <w:sz w:val="24"/>
          <w:szCs w:val="24"/>
        </w:rPr>
        <w:t>Kau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L, Griffin NW, Lombard V, </w:t>
      </w:r>
      <w:proofErr w:type="spellStart"/>
      <w:r w:rsidRPr="00CA27A4">
        <w:rPr>
          <w:rFonts w:ascii="Book Antiqua" w:hAnsi="Book Antiqua"/>
          <w:sz w:val="24"/>
          <w:szCs w:val="24"/>
        </w:rPr>
        <w:t>Henrissa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, Bain JR, </w:t>
      </w:r>
      <w:proofErr w:type="spellStart"/>
      <w:r w:rsidRPr="00CA27A4">
        <w:rPr>
          <w:rFonts w:ascii="Book Antiqua" w:hAnsi="Book Antiqua"/>
          <w:sz w:val="24"/>
          <w:szCs w:val="24"/>
        </w:rPr>
        <w:t>Muehlbau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CA27A4">
        <w:rPr>
          <w:rFonts w:ascii="Book Antiqua" w:hAnsi="Book Antiqua"/>
          <w:sz w:val="24"/>
          <w:szCs w:val="24"/>
        </w:rPr>
        <w:t>Ilkayev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CA27A4">
        <w:rPr>
          <w:rFonts w:ascii="Book Antiqua" w:hAnsi="Book Antiqua"/>
          <w:sz w:val="24"/>
          <w:szCs w:val="24"/>
        </w:rPr>
        <w:t>Semenkovic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F, </w:t>
      </w:r>
      <w:proofErr w:type="spellStart"/>
      <w:r w:rsidRPr="00CA27A4">
        <w:rPr>
          <w:rFonts w:ascii="Book Antiqua" w:hAnsi="Book Antiqua"/>
          <w:sz w:val="24"/>
          <w:szCs w:val="24"/>
        </w:rPr>
        <w:t>Funa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, Hayashi DK, Lyle BJ, Martini MC, </w:t>
      </w:r>
      <w:proofErr w:type="spellStart"/>
      <w:r w:rsidRPr="00CA27A4">
        <w:rPr>
          <w:rFonts w:ascii="Book Antiqua" w:hAnsi="Book Antiqua"/>
          <w:sz w:val="24"/>
          <w:szCs w:val="24"/>
        </w:rPr>
        <w:t>Ursel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LK, Clemente JC, Van </w:t>
      </w:r>
      <w:proofErr w:type="spellStart"/>
      <w:r w:rsidRPr="00CA27A4">
        <w:rPr>
          <w:rFonts w:ascii="Book Antiqua" w:hAnsi="Book Antiqua"/>
          <w:sz w:val="24"/>
          <w:szCs w:val="24"/>
        </w:rPr>
        <w:t>Treur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, Walters WA, Knight R, </w:t>
      </w:r>
      <w:proofErr w:type="spellStart"/>
      <w:r w:rsidRPr="00CA27A4">
        <w:rPr>
          <w:rFonts w:ascii="Book Antiqua" w:hAnsi="Book Antiqua"/>
          <w:sz w:val="24"/>
          <w:szCs w:val="24"/>
        </w:rPr>
        <w:t>Newgar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B, Heath AC, Gordon JI.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rom twins discordant for obesity modulate metabolism in mice. </w:t>
      </w:r>
      <w:r w:rsidRPr="00CA27A4">
        <w:rPr>
          <w:rFonts w:ascii="Book Antiqua" w:hAnsi="Book Antiqua"/>
          <w:i/>
          <w:sz w:val="24"/>
          <w:szCs w:val="24"/>
        </w:rPr>
        <w:t>Science</w:t>
      </w:r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341</w:t>
      </w:r>
      <w:r w:rsidRPr="00CA27A4">
        <w:rPr>
          <w:rFonts w:ascii="Book Antiqua" w:hAnsi="Book Antiqua"/>
          <w:sz w:val="24"/>
          <w:szCs w:val="24"/>
        </w:rPr>
        <w:t>: 1241214 [PMID: 24009397 DOI: 10.1126/science.1241214]</w:t>
      </w:r>
    </w:p>
    <w:p w14:paraId="4770EDF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65 </w:t>
      </w:r>
      <w:r w:rsidRPr="00CA27A4">
        <w:rPr>
          <w:rFonts w:ascii="Book Antiqua" w:hAnsi="Book Antiqua"/>
          <w:b/>
          <w:sz w:val="24"/>
          <w:szCs w:val="24"/>
        </w:rPr>
        <w:t>Walker AW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Parkhil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. Microbiology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A27A4">
        <w:rPr>
          <w:rFonts w:ascii="Book Antiqua" w:hAnsi="Book Antiqua"/>
          <w:sz w:val="24"/>
          <w:szCs w:val="24"/>
        </w:rPr>
        <w:t>Fighting obesity with bacteria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>Science</w:t>
      </w:r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341</w:t>
      </w:r>
      <w:r w:rsidRPr="00CA27A4">
        <w:rPr>
          <w:rFonts w:ascii="Book Antiqua" w:hAnsi="Book Antiqua"/>
          <w:sz w:val="24"/>
          <w:szCs w:val="24"/>
        </w:rPr>
        <w:t>: 1069-1070 [PMID: 24009379 DOI: 10.1126/science.1243787]</w:t>
      </w:r>
    </w:p>
    <w:p w14:paraId="5265557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6 </w:t>
      </w:r>
      <w:r w:rsidRPr="00CA27A4">
        <w:rPr>
          <w:rFonts w:ascii="Book Antiqua" w:hAnsi="Book Antiqua"/>
          <w:b/>
          <w:sz w:val="24"/>
          <w:szCs w:val="24"/>
        </w:rPr>
        <w:t>Fischer M,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Sip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A27A4">
        <w:rPr>
          <w:rFonts w:ascii="Book Antiqua" w:hAnsi="Book Antiqua"/>
          <w:sz w:val="24"/>
          <w:szCs w:val="24"/>
        </w:rPr>
        <w:t>Torbec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Xu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A27A4">
        <w:rPr>
          <w:rFonts w:ascii="Book Antiqua" w:hAnsi="Book Antiqua"/>
          <w:sz w:val="24"/>
          <w:szCs w:val="24"/>
        </w:rPr>
        <w:t>Kassa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CA27A4">
        <w:rPr>
          <w:rFonts w:ascii="Book Antiqua" w:hAnsi="Book Antiqua"/>
          <w:sz w:val="24"/>
          <w:szCs w:val="24"/>
        </w:rPr>
        <w:t>Allegrett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. Does Fec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from an Obese Donor Lead to Weight Gain? </w:t>
      </w:r>
      <w:proofErr w:type="gramStart"/>
      <w:r w:rsidRPr="00CA27A4">
        <w:rPr>
          <w:rFonts w:ascii="Book Antiqua" w:hAnsi="Book Antiqua"/>
          <w:caps/>
          <w:sz w:val="24"/>
          <w:szCs w:val="24"/>
        </w:rPr>
        <w:t>a</w:t>
      </w:r>
      <w:r w:rsidRPr="00CA27A4">
        <w:rPr>
          <w:rFonts w:ascii="Book Antiqua" w:hAnsi="Book Antiqua"/>
          <w:sz w:val="24"/>
          <w:szCs w:val="24"/>
        </w:rPr>
        <w:t xml:space="preserve"> Case Series of 70 Recipient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>Gastroenterology</w:t>
      </w:r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152</w:t>
      </w:r>
      <w:r w:rsidRPr="00CA27A4">
        <w:rPr>
          <w:rFonts w:ascii="Book Antiqua" w:hAnsi="Book Antiqua"/>
          <w:sz w:val="24"/>
          <w:szCs w:val="24"/>
        </w:rPr>
        <w:t>: S1004 [DOI: 10.1016/S0016-5085(17)33408-X]</w:t>
      </w:r>
    </w:p>
    <w:p w14:paraId="148CE6C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Vrieze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A</w:t>
      </w:r>
      <w:r w:rsidRPr="00CA27A4">
        <w:rPr>
          <w:rFonts w:ascii="Book Antiqua" w:hAnsi="Book Antiqua"/>
          <w:sz w:val="24"/>
          <w:szCs w:val="24"/>
        </w:rPr>
        <w:t xml:space="preserve">, Van </w:t>
      </w:r>
      <w:proofErr w:type="spellStart"/>
      <w:r w:rsidRPr="00CA27A4">
        <w:rPr>
          <w:rFonts w:ascii="Book Antiqua" w:hAnsi="Book Antiqua"/>
          <w:sz w:val="24"/>
          <w:szCs w:val="24"/>
        </w:rPr>
        <w:t>Noo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A27A4">
        <w:rPr>
          <w:rFonts w:ascii="Book Antiqua" w:hAnsi="Book Antiqua"/>
          <w:sz w:val="24"/>
          <w:szCs w:val="24"/>
        </w:rPr>
        <w:t>Holle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Salojärv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A27A4">
        <w:rPr>
          <w:rFonts w:ascii="Book Antiqua" w:hAnsi="Book Antiqua"/>
          <w:sz w:val="24"/>
          <w:szCs w:val="24"/>
        </w:rPr>
        <w:t>Koott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S, </w:t>
      </w:r>
      <w:proofErr w:type="spellStart"/>
      <w:r w:rsidRPr="00CA27A4">
        <w:rPr>
          <w:rFonts w:ascii="Book Antiqua" w:hAnsi="Book Antiqua"/>
          <w:sz w:val="24"/>
          <w:szCs w:val="24"/>
        </w:rPr>
        <w:t>Bartels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F, </w:t>
      </w:r>
      <w:proofErr w:type="spellStart"/>
      <w:r w:rsidRPr="00CA27A4">
        <w:rPr>
          <w:rFonts w:ascii="Book Antiqua" w:hAnsi="Book Antiqua"/>
          <w:sz w:val="24"/>
          <w:szCs w:val="24"/>
        </w:rPr>
        <w:t>Dallinga-Th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M, </w:t>
      </w:r>
      <w:proofErr w:type="spellStart"/>
      <w:r w:rsidRPr="00CA27A4">
        <w:rPr>
          <w:rFonts w:ascii="Book Antiqua" w:hAnsi="Book Antiqua"/>
          <w:sz w:val="24"/>
          <w:szCs w:val="24"/>
        </w:rPr>
        <w:t>Ackerman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T, </w:t>
      </w:r>
      <w:proofErr w:type="spellStart"/>
      <w:r w:rsidRPr="00CA27A4">
        <w:rPr>
          <w:rFonts w:ascii="Book Antiqua" w:hAnsi="Book Antiqua"/>
          <w:sz w:val="24"/>
          <w:szCs w:val="24"/>
        </w:rPr>
        <w:t>Serl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CA27A4">
        <w:rPr>
          <w:rFonts w:ascii="Book Antiqua" w:hAnsi="Book Antiqua"/>
          <w:sz w:val="24"/>
          <w:szCs w:val="24"/>
        </w:rPr>
        <w:t>Ooze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CA27A4">
        <w:rPr>
          <w:rFonts w:ascii="Book Antiqua" w:hAnsi="Book Antiqua"/>
          <w:sz w:val="24"/>
          <w:szCs w:val="24"/>
        </w:rPr>
        <w:t>Derri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Druesn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Van </w:t>
      </w:r>
      <w:proofErr w:type="spellStart"/>
      <w:r w:rsidRPr="00CA27A4">
        <w:rPr>
          <w:rFonts w:ascii="Book Antiqua" w:hAnsi="Book Antiqua"/>
          <w:sz w:val="24"/>
          <w:szCs w:val="24"/>
        </w:rPr>
        <w:t>Hylckam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Vlie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E, </w:t>
      </w:r>
      <w:proofErr w:type="spellStart"/>
      <w:r w:rsidRPr="00CA27A4">
        <w:rPr>
          <w:rFonts w:ascii="Book Antiqua" w:hAnsi="Book Antiqua"/>
          <w:sz w:val="24"/>
          <w:szCs w:val="24"/>
        </w:rPr>
        <w:t>Blok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W, </w:t>
      </w:r>
      <w:proofErr w:type="spellStart"/>
      <w:r w:rsidRPr="00CA27A4">
        <w:rPr>
          <w:rFonts w:ascii="Book Antiqua" w:hAnsi="Book Antiqua"/>
          <w:sz w:val="24"/>
          <w:szCs w:val="24"/>
        </w:rPr>
        <w:t>Gro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K, </w:t>
      </w:r>
      <w:proofErr w:type="spellStart"/>
      <w:r w:rsidRPr="00CA27A4">
        <w:rPr>
          <w:rFonts w:ascii="Book Antiqua" w:hAnsi="Book Antiqua"/>
          <w:sz w:val="24"/>
          <w:szCs w:val="24"/>
        </w:rPr>
        <w:t>Heili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G, </w:t>
      </w:r>
      <w:proofErr w:type="spellStart"/>
      <w:r w:rsidRPr="00CA27A4">
        <w:rPr>
          <w:rFonts w:ascii="Book Antiqua" w:hAnsi="Book Antiqua"/>
          <w:sz w:val="24"/>
          <w:szCs w:val="24"/>
        </w:rPr>
        <w:t>Zoetend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G, </w:t>
      </w:r>
      <w:proofErr w:type="spellStart"/>
      <w:r w:rsidRPr="00CA27A4">
        <w:rPr>
          <w:rFonts w:ascii="Book Antiqua" w:hAnsi="Book Antiqua"/>
          <w:sz w:val="24"/>
          <w:szCs w:val="24"/>
        </w:rPr>
        <w:t>Stroe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S, de </w:t>
      </w:r>
      <w:proofErr w:type="spellStart"/>
      <w:r w:rsidRPr="00CA27A4">
        <w:rPr>
          <w:rFonts w:ascii="Book Antiqua" w:hAnsi="Book Antiqua"/>
          <w:sz w:val="24"/>
          <w:szCs w:val="24"/>
        </w:rPr>
        <w:t>V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M, Hoekstra JB, </w:t>
      </w:r>
      <w:proofErr w:type="spellStart"/>
      <w:r w:rsidRPr="00CA27A4">
        <w:rPr>
          <w:rFonts w:ascii="Book Antiqua" w:hAnsi="Book Antiqua"/>
          <w:sz w:val="24"/>
          <w:szCs w:val="24"/>
        </w:rPr>
        <w:t>Nieuwdorp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Transfer of intestin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rom lean donors increases insulin sensitivity in individuals with metabolic syndrome. </w:t>
      </w:r>
      <w:r w:rsidRPr="00CA27A4">
        <w:rPr>
          <w:rFonts w:ascii="Book Antiqua" w:hAnsi="Book Antiqua"/>
          <w:i/>
          <w:sz w:val="24"/>
          <w:szCs w:val="24"/>
        </w:rPr>
        <w:t>Gastroenterology</w:t>
      </w:r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143</w:t>
      </w:r>
      <w:r w:rsidRPr="00CA27A4">
        <w:rPr>
          <w:rFonts w:ascii="Book Antiqua" w:hAnsi="Book Antiqua"/>
          <w:sz w:val="24"/>
          <w:szCs w:val="24"/>
        </w:rPr>
        <w:t>: 913-</w:t>
      </w:r>
      <w:r w:rsidR="00DC3A82">
        <w:rPr>
          <w:rFonts w:ascii="Book Antiqua" w:hAnsi="Book Antiqua"/>
          <w:sz w:val="24"/>
          <w:szCs w:val="24"/>
        </w:rPr>
        <w:t>91</w:t>
      </w:r>
      <w:r w:rsidRPr="00CA27A4">
        <w:rPr>
          <w:rFonts w:ascii="Book Antiqua" w:hAnsi="Book Antiqua"/>
          <w:sz w:val="24"/>
          <w:szCs w:val="24"/>
        </w:rPr>
        <w:t>6.e7 [PMID: 22728514 DOI: 10.1053/j.gastro.2012.06.031]</w:t>
      </w:r>
    </w:p>
    <w:p w14:paraId="7C7D9E9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8 </w:t>
      </w:r>
      <w:r w:rsidRPr="00CA27A4">
        <w:rPr>
          <w:rFonts w:ascii="Book Antiqua" w:hAnsi="Book Antiqua"/>
          <w:b/>
          <w:sz w:val="24"/>
          <w:szCs w:val="24"/>
        </w:rPr>
        <w:t>Anderson JL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Edne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J, Whelan K. Systematic review: </w:t>
      </w:r>
      <w:proofErr w:type="spellStart"/>
      <w:r w:rsidRPr="00CA27A4">
        <w:rPr>
          <w:rFonts w:ascii="Book Antiqua" w:hAnsi="Book Antiqua"/>
          <w:sz w:val="24"/>
          <w:szCs w:val="24"/>
        </w:rPr>
        <w:t>faec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in the management of inflammatory bowel disease. </w:t>
      </w:r>
      <w:r w:rsidRPr="00CA27A4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36</w:t>
      </w:r>
      <w:r w:rsidRPr="00CA27A4">
        <w:rPr>
          <w:rFonts w:ascii="Book Antiqua" w:hAnsi="Book Antiqua"/>
          <w:sz w:val="24"/>
          <w:szCs w:val="24"/>
        </w:rPr>
        <w:t>: 503-516 [PMID: 22827693 DOI: 10.1111/j.1365-2036.2012.05220.x]</w:t>
      </w:r>
    </w:p>
    <w:p w14:paraId="7A398880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69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Ca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TT</w:t>
      </w:r>
      <w:r w:rsidRPr="00CA27A4">
        <w:rPr>
          <w:rFonts w:ascii="Book Antiqua" w:hAnsi="Book Antiqua"/>
          <w:sz w:val="24"/>
          <w:szCs w:val="24"/>
        </w:rPr>
        <w:t xml:space="preserve">, Ye XL, Yong HJ, Song B, </w:t>
      </w:r>
      <w:proofErr w:type="spellStart"/>
      <w:r w:rsidRPr="00CA27A4">
        <w:rPr>
          <w:rFonts w:ascii="Book Antiqua" w:hAnsi="Book Antiqua"/>
          <w:sz w:val="24"/>
          <w:szCs w:val="24"/>
        </w:rPr>
        <w:t>Zhen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XL, Cui BT, Zhang FM, Lu YB, Miao H, Ding DF. Fec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</w:t>
      </w:r>
      <w:proofErr w:type="gramStart"/>
      <w:r w:rsidRPr="00CA27A4">
        <w:rPr>
          <w:rFonts w:ascii="Book Antiqua" w:hAnsi="Book Antiqua"/>
          <w:sz w:val="24"/>
          <w:szCs w:val="24"/>
        </w:rPr>
        <w:t>relieve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painful diabetic </w:t>
      </w:r>
      <w:r w:rsidRPr="00CA27A4">
        <w:rPr>
          <w:rFonts w:ascii="Book Antiqua" w:hAnsi="Book Antiqua"/>
          <w:sz w:val="24"/>
          <w:szCs w:val="24"/>
        </w:rPr>
        <w:lastRenderedPageBreak/>
        <w:t xml:space="preserve">neuropathy: A case report. </w:t>
      </w:r>
      <w:r w:rsidRPr="00CA27A4">
        <w:rPr>
          <w:rFonts w:ascii="Book Antiqua" w:hAnsi="Book Antiqua"/>
          <w:i/>
          <w:sz w:val="24"/>
          <w:szCs w:val="24"/>
        </w:rPr>
        <w:t>Medicine (Baltimore)</w:t>
      </w:r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97</w:t>
      </w:r>
      <w:r w:rsidRPr="00CA27A4">
        <w:rPr>
          <w:rFonts w:ascii="Book Antiqua" w:hAnsi="Book Antiqua"/>
          <w:sz w:val="24"/>
          <w:szCs w:val="24"/>
        </w:rPr>
        <w:t>: e13543 [PMID: 30558014 DOI: 10.1097/MD.0000000000013543]</w:t>
      </w:r>
    </w:p>
    <w:p w14:paraId="0C3696B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0 </w:t>
      </w:r>
      <w:r w:rsidRPr="00CA27A4">
        <w:rPr>
          <w:rFonts w:ascii="Book Antiqua" w:hAnsi="Book Antiqua"/>
          <w:b/>
          <w:sz w:val="24"/>
          <w:szCs w:val="24"/>
        </w:rPr>
        <w:t>de Groot P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cheithau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Bakker GJ, </w:t>
      </w:r>
      <w:proofErr w:type="spellStart"/>
      <w:r w:rsidRPr="00CA27A4">
        <w:rPr>
          <w:rFonts w:ascii="Book Antiqua" w:hAnsi="Book Antiqua"/>
          <w:sz w:val="24"/>
          <w:szCs w:val="24"/>
        </w:rPr>
        <w:t>Prod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Levin E, Khan MT, </w:t>
      </w:r>
      <w:proofErr w:type="spellStart"/>
      <w:r w:rsidRPr="00CA27A4">
        <w:rPr>
          <w:rFonts w:ascii="Book Antiqua" w:hAnsi="Book Antiqua"/>
          <w:sz w:val="24"/>
          <w:szCs w:val="24"/>
        </w:rPr>
        <w:t>Herrem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A27A4">
        <w:rPr>
          <w:rFonts w:ascii="Book Antiqua" w:hAnsi="Book Antiqua"/>
          <w:sz w:val="24"/>
          <w:szCs w:val="24"/>
        </w:rPr>
        <w:t>Ackerman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Serl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JM, de </w:t>
      </w:r>
      <w:proofErr w:type="spellStart"/>
      <w:r w:rsidRPr="00CA27A4">
        <w:rPr>
          <w:rFonts w:ascii="Book Antiqua" w:hAnsi="Book Antiqua"/>
          <w:sz w:val="24"/>
          <w:szCs w:val="24"/>
        </w:rPr>
        <w:t>Brauw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Levels JHM, Sales A, </w:t>
      </w:r>
      <w:proofErr w:type="spellStart"/>
      <w:r w:rsidRPr="00CA27A4">
        <w:rPr>
          <w:rFonts w:ascii="Book Antiqua" w:hAnsi="Book Antiqua"/>
          <w:sz w:val="24"/>
          <w:szCs w:val="24"/>
        </w:rPr>
        <w:t>Gerde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E, </w:t>
      </w:r>
      <w:proofErr w:type="spellStart"/>
      <w:r w:rsidRPr="00CA27A4">
        <w:rPr>
          <w:rFonts w:ascii="Book Antiqua" w:hAnsi="Book Antiqua"/>
          <w:sz w:val="24"/>
          <w:szCs w:val="24"/>
        </w:rPr>
        <w:t>Ståhl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Schimme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WM, </w:t>
      </w:r>
      <w:proofErr w:type="spellStart"/>
      <w:r w:rsidRPr="00CA27A4">
        <w:rPr>
          <w:rFonts w:ascii="Book Antiqua" w:hAnsi="Book Antiqua"/>
          <w:sz w:val="24"/>
          <w:szCs w:val="24"/>
        </w:rPr>
        <w:t>Dallinga-Th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Bergman JJ, </w:t>
      </w:r>
      <w:proofErr w:type="spellStart"/>
      <w:r w:rsidRPr="00CA27A4">
        <w:rPr>
          <w:rFonts w:ascii="Book Antiqua" w:hAnsi="Book Antiqua"/>
          <w:sz w:val="24"/>
          <w:szCs w:val="24"/>
        </w:rPr>
        <w:t>Holle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Hoekstra JBL, </w:t>
      </w:r>
      <w:proofErr w:type="spellStart"/>
      <w:r w:rsidRPr="00CA27A4">
        <w:rPr>
          <w:rFonts w:ascii="Book Antiqua" w:hAnsi="Book Antiqua"/>
          <w:sz w:val="24"/>
          <w:szCs w:val="24"/>
        </w:rPr>
        <w:t>Gro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Bäckhe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Nieuwdorp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Donor metabolic characteristics drive effects of </w:t>
      </w:r>
      <w:proofErr w:type="spellStart"/>
      <w:r w:rsidRPr="00CA27A4">
        <w:rPr>
          <w:rFonts w:ascii="Book Antiqua" w:hAnsi="Book Antiqua"/>
          <w:sz w:val="24"/>
          <w:szCs w:val="24"/>
        </w:rPr>
        <w:t>faec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on recipient insulin sensitivity, energy expenditure and intestinal transit time. </w:t>
      </w:r>
      <w:r w:rsidRPr="00CA27A4">
        <w:rPr>
          <w:rFonts w:ascii="Book Antiqua" w:hAnsi="Book Antiqua"/>
          <w:i/>
          <w:sz w:val="24"/>
          <w:szCs w:val="24"/>
        </w:rPr>
        <w:t>Gut</w:t>
      </w:r>
      <w:r w:rsidRPr="00CA27A4">
        <w:rPr>
          <w:rFonts w:ascii="Book Antiqua" w:hAnsi="Book Antiqua"/>
          <w:sz w:val="24"/>
          <w:szCs w:val="24"/>
        </w:rPr>
        <w:t xml:space="preserve"> 2020; </w:t>
      </w:r>
      <w:r w:rsidRPr="00CA27A4">
        <w:rPr>
          <w:rFonts w:ascii="Book Antiqua" w:hAnsi="Book Antiqua"/>
          <w:b/>
          <w:sz w:val="24"/>
          <w:szCs w:val="24"/>
        </w:rPr>
        <w:t>69</w:t>
      </w:r>
      <w:r w:rsidRPr="00CA27A4">
        <w:rPr>
          <w:rFonts w:ascii="Book Antiqua" w:hAnsi="Book Antiqua"/>
          <w:sz w:val="24"/>
          <w:szCs w:val="24"/>
        </w:rPr>
        <w:t>: 502-512 [PMID: 31147381 DOI: 10.1136/gutjnl-2019-318320]</w:t>
      </w:r>
    </w:p>
    <w:p w14:paraId="2540492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1 </w:t>
      </w:r>
      <w:r w:rsidRPr="00CA27A4">
        <w:rPr>
          <w:rFonts w:ascii="Book Antiqua" w:hAnsi="Book Antiqua"/>
          <w:b/>
          <w:sz w:val="24"/>
          <w:szCs w:val="24"/>
        </w:rPr>
        <w:t>He Z</w:t>
      </w:r>
      <w:r w:rsidRPr="00CA27A4">
        <w:rPr>
          <w:rFonts w:ascii="Book Antiqua" w:hAnsi="Book Antiqua"/>
          <w:sz w:val="24"/>
          <w:szCs w:val="24"/>
        </w:rPr>
        <w:t xml:space="preserve">, Cui BT, Zhang T, Li P, Long CY, </w:t>
      </w:r>
      <w:proofErr w:type="spellStart"/>
      <w:r w:rsidRPr="00CA27A4">
        <w:rPr>
          <w:rFonts w:ascii="Book Antiqua" w:hAnsi="Book Antiqua"/>
          <w:sz w:val="24"/>
          <w:szCs w:val="24"/>
        </w:rPr>
        <w:t>J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Z, Zhang FM. Fec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cured epilepsy in a case with </w:t>
      </w:r>
      <w:proofErr w:type="spellStart"/>
      <w:r w:rsidRPr="00CA27A4">
        <w:rPr>
          <w:rFonts w:ascii="Book Antiqua" w:hAnsi="Book Antiqua"/>
          <w:sz w:val="24"/>
          <w:szCs w:val="24"/>
        </w:rPr>
        <w:t>Crohn'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isease: The first report. </w:t>
      </w:r>
      <w:r w:rsidRPr="00CA27A4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23</w:t>
      </w:r>
      <w:r w:rsidRPr="00CA27A4">
        <w:rPr>
          <w:rFonts w:ascii="Book Antiqua" w:hAnsi="Book Antiqua"/>
          <w:sz w:val="24"/>
          <w:szCs w:val="24"/>
        </w:rPr>
        <w:t>: 3565-3568 [PMID: 28596693 DOI: 10.3748/wjg.v23.i19.3565]</w:t>
      </w:r>
    </w:p>
    <w:p w14:paraId="2E42A41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2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Kootte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RS</w:t>
      </w:r>
      <w:r w:rsidRPr="00CA27A4">
        <w:rPr>
          <w:rFonts w:ascii="Book Antiqua" w:hAnsi="Book Antiqua"/>
          <w:sz w:val="24"/>
          <w:szCs w:val="24"/>
        </w:rPr>
        <w:t xml:space="preserve">, Levin E, </w:t>
      </w:r>
      <w:proofErr w:type="spellStart"/>
      <w:r w:rsidRPr="00CA27A4">
        <w:rPr>
          <w:rFonts w:ascii="Book Antiqua" w:hAnsi="Book Antiqua"/>
          <w:sz w:val="24"/>
          <w:szCs w:val="24"/>
        </w:rPr>
        <w:t>Salojärv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Smits LP, </w:t>
      </w:r>
      <w:proofErr w:type="spellStart"/>
      <w:r w:rsidRPr="00CA27A4">
        <w:rPr>
          <w:rFonts w:ascii="Book Antiqua" w:hAnsi="Book Antiqua"/>
          <w:sz w:val="24"/>
          <w:szCs w:val="24"/>
        </w:rPr>
        <w:t>Hartstr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V, </w:t>
      </w:r>
      <w:proofErr w:type="spellStart"/>
      <w:r w:rsidRPr="00CA27A4">
        <w:rPr>
          <w:rFonts w:ascii="Book Antiqua" w:hAnsi="Book Antiqua"/>
          <w:sz w:val="24"/>
          <w:szCs w:val="24"/>
        </w:rPr>
        <w:t>Udayapp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D, Hermes G, </w:t>
      </w:r>
      <w:proofErr w:type="spellStart"/>
      <w:r w:rsidRPr="00CA27A4">
        <w:rPr>
          <w:rFonts w:ascii="Book Antiqua" w:hAnsi="Book Antiqua"/>
          <w:sz w:val="24"/>
          <w:szCs w:val="24"/>
        </w:rPr>
        <w:t>Bout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E, </w:t>
      </w:r>
      <w:proofErr w:type="spellStart"/>
      <w:r w:rsidRPr="00CA27A4">
        <w:rPr>
          <w:rFonts w:ascii="Book Antiqua" w:hAnsi="Book Antiqua"/>
          <w:sz w:val="24"/>
          <w:szCs w:val="24"/>
        </w:rPr>
        <w:t>Koop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M, Holst JJ, Knop FK, </w:t>
      </w:r>
      <w:proofErr w:type="spellStart"/>
      <w:r w:rsidRPr="00CA27A4">
        <w:rPr>
          <w:rFonts w:ascii="Book Antiqua" w:hAnsi="Book Antiqua"/>
          <w:sz w:val="24"/>
          <w:szCs w:val="24"/>
        </w:rPr>
        <w:t>Blaa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E, Zhao J, </w:t>
      </w:r>
      <w:proofErr w:type="spellStart"/>
      <w:r w:rsidRPr="00CA27A4">
        <w:rPr>
          <w:rFonts w:ascii="Book Antiqua" w:hAnsi="Book Antiqua"/>
          <w:sz w:val="24"/>
          <w:szCs w:val="24"/>
        </w:rPr>
        <w:t>Smid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, Harms AC, </w:t>
      </w:r>
      <w:proofErr w:type="spellStart"/>
      <w:r w:rsidRPr="00CA27A4">
        <w:rPr>
          <w:rFonts w:ascii="Book Antiqua" w:hAnsi="Book Antiqua"/>
          <w:sz w:val="24"/>
          <w:szCs w:val="24"/>
        </w:rPr>
        <w:t>Hankemeij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Bergman JJGHM, </w:t>
      </w:r>
      <w:proofErr w:type="spellStart"/>
      <w:r w:rsidRPr="00CA27A4">
        <w:rPr>
          <w:rFonts w:ascii="Book Antiqua" w:hAnsi="Book Antiqua"/>
          <w:sz w:val="24"/>
          <w:szCs w:val="24"/>
        </w:rPr>
        <w:t>Romij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HA, </w:t>
      </w:r>
      <w:proofErr w:type="spellStart"/>
      <w:r w:rsidRPr="00CA27A4">
        <w:rPr>
          <w:rFonts w:ascii="Book Antiqua" w:hAnsi="Book Antiqua"/>
          <w:sz w:val="24"/>
          <w:szCs w:val="24"/>
        </w:rPr>
        <w:t>Schaap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G, </w:t>
      </w:r>
      <w:proofErr w:type="spellStart"/>
      <w:r w:rsidRPr="00CA27A4">
        <w:rPr>
          <w:rFonts w:ascii="Book Antiqua" w:hAnsi="Book Antiqua"/>
          <w:sz w:val="24"/>
          <w:szCs w:val="24"/>
        </w:rPr>
        <w:t>Old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Damin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WM, </w:t>
      </w:r>
      <w:proofErr w:type="spellStart"/>
      <w:r w:rsidRPr="00CA27A4">
        <w:rPr>
          <w:rFonts w:ascii="Book Antiqua" w:hAnsi="Book Antiqua"/>
          <w:sz w:val="24"/>
          <w:szCs w:val="24"/>
        </w:rPr>
        <w:t>Ackerman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T, </w:t>
      </w:r>
      <w:proofErr w:type="spellStart"/>
      <w:r w:rsidRPr="00CA27A4">
        <w:rPr>
          <w:rFonts w:ascii="Book Antiqua" w:hAnsi="Book Antiqua"/>
          <w:sz w:val="24"/>
          <w:szCs w:val="24"/>
        </w:rPr>
        <w:t>Dallinga-Th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M, </w:t>
      </w:r>
      <w:proofErr w:type="spellStart"/>
      <w:r w:rsidRPr="00CA27A4">
        <w:rPr>
          <w:rFonts w:ascii="Book Antiqua" w:hAnsi="Book Antiqua"/>
          <w:sz w:val="24"/>
          <w:szCs w:val="24"/>
        </w:rPr>
        <w:t>Zoetend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, de </w:t>
      </w:r>
      <w:proofErr w:type="spellStart"/>
      <w:r w:rsidRPr="00CA27A4">
        <w:rPr>
          <w:rFonts w:ascii="Book Antiqua" w:hAnsi="Book Antiqua"/>
          <w:sz w:val="24"/>
          <w:szCs w:val="24"/>
        </w:rPr>
        <w:t>Vo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M, </w:t>
      </w:r>
      <w:proofErr w:type="spellStart"/>
      <w:r w:rsidRPr="00CA27A4">
        <w:rPr>
          <w:rFonts w:ascii="Book Antiqua" w:hAnsi="Book Antiqua"/>
          <w:sz w:val="24"/>
          <w:szCs w:val="24"/>
        </w:rPr>
        <w:t>Serli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CA27A4">
        <w:rPr>
          <w:rFonts w:ascii="Book Antiqua" w:hAnsi="Book Antiqua"/>
          <w:sz w:val="24"/>
          <w:szCs w:val="24"/>
        </w:rPr>
        <w:t>Stroe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SG, </w:t>
      </w:r>
      <w:proofErr w:type="spellStart"/>
      <w:r w:rsidRPr="00CA27A4">
        <w:rPr>
          <w:rFonts w:ascii="Book Antiqua" w:hAnsi="Book Antiqua"/>
          <w:sz w:val="24"/>
          <w:szCs w:val="24"/>
        </w:rPr>
        <w:t>Gro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K, </w:t>
      </w:r>
      <w:proofErr w:type="spellStart"/>
      <w:r w:rsidRPr="00CA27A4">
        <w:rPr>
          <w:rFonts w:ascii="Book Antiqua" w:hAnsi="Book Antiqua"/>
          <w:sz w:val="24"/>
          <w:szCs w:val="24"/>
        </w:rPr>
        <w:t>Nieuwdorp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. Improvement of Insulin Sensitivity after Lean Donor Feces in Metabolic Syndrome Is Driven by Baseline Intestin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omposition. </w:t>
      </w:r>
      <w:r w:rsidRPr="00CA27A4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26</w:t>
      </w:r>
      <w:r w:rsidRPr="00CA27A4">
        <w:rPr>
          <w:rFonts w:ascii="Book Antiqua" w:hAnsi="Book Antiqua"/>
          <w:sz w:val="24"/>
          <w:szCs w:val="24"/>
        </w:rPr>
        <w:t>: 611-619.e6 [PMID: 28978426 DOI: 10.1016/j.cmet.2017.09.008]</w:t>
      </w:r>
    </w:p>
    <w:p w14:paraId="4D9D3702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3 </w:t>
      </w:r>
      <w:r w:rsidRPr="00CA27A4">
        <w:rPr>
          <w:rFonts w:ascii="Book Antiqua" w:hAnsi="Book Antiqua"/>
          <w:b/>
          <w:sz w:val="24"/>
          <w:szCs w:val="24"/>
        </w:rPr>
        <w:t>Le Roy T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Llop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Lepag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Bruneau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Rabo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A27A4">
        <w:rPr>
          <w:rFonts w:ascii="Book Antiqua" w:hAnsi="Book Antiqua"/>
          <w:sz w:val="24"/>
          <w:szCs w:val="24"/>
        </w:rPr>
        <w:t>Bevilacqu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Martin P, Philippe C, Walker F, </w:t>
      </w:r>
      <w:proofErr w:type="spellStart"/>
      <w:r w:rsidRPr="00CA27A4">
        <w:rPr>
          <w:rFonts w:ascii="Book Antiqua" w:hAnsi="Book Antiqua"/>
          <w:sz w:val="24"/>
          <w:szCs w:val="24"/>
        </w:rPr>
        <w:t>Bad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Perlemut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A27A4">
        <w:rPr>
          <w:rFonts w:ascii="Book Antiqua" w:hAnsi="Book Antiqua"/>
          <w:sz w:val="24"/>
          <w:szCs w:val="24"/>
        </w:rPr>
        <w:t>Cassard-Doulci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M, Gérard P. Intestin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etermines development of non-alcoholic fatty liver disease in mice. </w:t>
      </w:r>
      <w:r w:rsidRPr="00CA27A4">
        <w:rPr>
          <w:rFonts w:ascii="Book Antiqua" w:hAnsi="Book Antiqua"/>
          <w:i/>
          <w:sz w:val="24"/>
          <w:szCs w:val="24"/>
        </w:rPr>
        <w:t>Gut</w:t>
      </w:r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62</w:t>
      </w:r>
      <w:r w:rsidRPr="00CA27A4">
        <w:rPr>
          <w:rFonts w:ascii="Book Antiqua" w:hAnsi="Book Antiqua"/>
          <w:sz w:val="24"/>
          <w:szCs w:val="24"/>
        </w:rPr>
        <w:t>: 1787-1794 [PMID: 23197411 DOI: 10.1136/gutjnl-2012-303816]</w:t>
      </w:r>
    </w:p>
    <w:p w14:paraId="235413D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4 </w:t>
      </w:r>
      <w:r w:rsidRPr="00CA27A4">
        <w:rPr>
          <w:rFonts w:ascii="Book Antiqua" w:hAnsi="Book Antiqua"/>
          <w:b/>
          <w:sz w:val="24"/>
          <w:szCs w:val="24"/>
        </w:rPr>
        <w:t>Zhou D</w:t>
      </w:r>
      <w:r w:rsidRPr="00CA27A4">
        <w:rPr>
          <w:rFonts w:ascii="Book Antiqua" w:hAnsi="Book Antiqua"/>
          <w:sz w:val="24"/>
          <w:szCs w:val="24"/>
        </w:rPr>
        <w:t xml:space="preserve">, Pan Q, </w:t>
      </w:r>
      <w:proofErr w:type="spellStart"/>
      <w:r w:rsidRPr="00CA27A4">
        <w:rPr>
          <w:rFonts w:ascii="Book Antiqua" w:hAnsi="Book Antiqua"/>
          <w:sz w:val="24"/>
          <w:szCs w:val="24"/>
        </w:rPr>
        <w:t>Sh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Cao HX, Ding WJ, Chen YW, Fan JG. Total fec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alleviates high-fat diet-induced </w:t>
      </w:r>
      <w:proofErr w:type="spellStart"/>
      <w:r w:rsidRPr="00CA27A4">
        <w:rPr>
          <w:rFonts w:ascii="Book Antiqua" w:hAnsi="Book Antiqua"/>
          <w:sz w:val="24"/>
          <w:szCs w:val="24"/>
        </w:rPr>
        <w:t>steatohepatit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n mice via beneficial regulation of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Sci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Rep</w:t>
      </w:r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7</w:t>
      </w:r>
      <w:r w:rsidRPr="00CA27A4">
        <w:rPr>
          <w:rFonts w:ascii="Book Antiqua" w:hAnsi="Book Antiqua"/>
          <w:sz w:val="24"/>
          <w:szCs w:val="24"/>
        </w:rPr>
        <w:t>: 1529 [PMID: 28484247 DOI: 10.1038/s41598-017-01751-y]</w:t>
      </w:r>
    </w:p>
    <w:p w14:paraId="6B8A810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lastRenderedPageBreak/>
        <w:t xml:space="preserve">75 </w:t>
      </w:r>
      <w:r w:rsidRPr="00CA27A4">
        <w:rPr>
          <w:rFonts w:ascii="Book Antiqua" w:hAnsi="Book Antiqua"/>
          <w:b/>
          <w:sz w:val="24"/>
          <w:szCs w:val="24"/>
        </w:rPr>
        <w:t>Bajaj JS</w:t>
      </w:r>
      <w:r w:rsidRPr="00CA27A4">
        <w:rPr>
          <w:rFonts w:ascii="Book Antiqua" w:hAnsi="Book Antiqua"/>
          <w:sz w:val="24"/>
          <w:szCs w:val="24"/>
        </w:rPr>
        <w:t xml:space="preserve">, Fagan A, </w:t>
      </w:r>
      <w:proofErr w:type="spellStart"/>
      <w:r w:rsidRPr="00CA27A4">
        <w:rPr>
          <w:rFonts w:ascii="Book Antiqua" w:hAnsi="Book Antiqua"/>
          <w:sz w:val="24"/>
          <w:szCs w:val="24"/>
        </w:rPr>
        <w:t>Sikarood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White MB, Sterling RK, Gilles H, </w:t>
      </w:r>
      <w:proofErr w:type="spellStart"/>
      <w:r w:rsidRPr="00CA27A4">
        <w:rPr>
          <w:rFonts w:ascii="Book Antiqua" w:hAnsi="Book Antiqua"/>
          <w:sz w:val="24"/>
          <w:szCs w:val="24"/>
        </w:rPr>
        <w:t>Heu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A27A4">
        <w:rPr>
          <w:rFonts w:ascii="Book Antiqua" w:hAnsi="Book Antiqua"/>
          <w:sz w:val="24"/>
          <w:szCs w:val="24"/>
        </w:rPr>
        <w:t>Stravitz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T, </w:t>
      </w:r>
      <w:proofErr w:type="spellStart"/>
      <w:r w:rsidRPr="00CA27A4">
        <w:rPr>
          <w:rFonts w:ascii="Book Antiqua" w:hAnsi="Book Antiqua"/>
          <w:sz w:val="24"/>
          <w:szCs w:val="24"/>
        </w:rPr>
        <w:t>Matherl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C, </w:t>
      </w:r>
      <w:proofErr w:type="spellStart"/>
      <w:r w:rsidRPr="00CA27A4">
        <w:rPr>
          <w:rFonts w:ascii="Book Antiqua" w:hAnsi="Book Antiqua"/>
          <w:sz w:val="24"/>
          <w:szCs w:val="24"/>
        </w:rPr>
        <w:t>Siddiqu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S, </w:t>
      </w:r>
      <w:proofErr w:type="spellStart"/>
      <w:r w:rsidRPr="00CA27A4">
        <w:rPr>
          <w:rFonts w:ascii="Book Antiqua" w:hAnsi="Book Antiqua"/>
          <w:sz w:val="24"/>
          <w:szCs w:val="24"/>
        </w:rPr>
        <w:t>Pur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Sanya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J, </w:t>
      </w:r>
      <w:proofErr w:type="spellStart"/>
      <w:r w:rsidRPr="00CA27A4">
        <w:rPr>
          <w:rFonts w:ascii="Book Antiqua" w:hAnsi="Book Antiqua"/>
          <w:sz w:val="24"/>
          <w:szCs w:val="24"/>
        </w:rPr>
        <w:t>Luketic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, John B, Fuchs M, </w:t>
      </w:r>
      <w:proofErr w:type="spellStart"/>
      <w:r w:rsidRPr="00CA27A4">
        <w:rPr>
          <w:rFonts w:ascii="Book Antiqua" w:hAnsi="Book Antiqua"/>
          <w:sz w:val="24"/>
          <w:szCs w:val="24"/>
        </w:rPr>
        <w:t>Ahluwali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CA27A4">
        <w:rPr>
          <w:rFonts w:ascii="Book Antiqua" w:hAnsi="Book Antiqua"/>
          <w:sz w:val="24"/>
          <w:szCs w:val="24"/>
        </w:rPr>
        <w:t>Gilleve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M. Liver transplant modulates gut microbial </w:t>
      </w:r>
      <w:proofErr w:type="spellStart"/>
      <w:r w:rsidRPr="00CA27A4">
        <w:rPr>
          <w:rFonts w:ascii="Book Antiqua" w:hAnsi="Book Antiqua"/>
          <w:sz w:val="24"/>
          <w:szCs w:val="24"/>
        </w:rPr>
        <w:t>dysbios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cognitive function in cirrhosis. </w:t>
      </w:r>
      <w:r w:rsidRPr="00CA27A4">
        <w:rPr>
          <w:rFonts w:ascii="Book Antiqua" w:hAnsi="Book Antiqua"/>
          <w:i/>
          <w:sz w:val="24"/>
          <w:szCs w:val="24"/>
        </w:rPr>
        <w:t xml:space="preserve">Liver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Transp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23</w:t>
      </w:r>
      <w:r w:rsidRPr="00CA27A4">
        <w:rPr>
          <w:rFonts w:ascii="Book Antiqua" w:hAnsi="Book Antiqua"/>
          <w:sz w:val="24"/>
          <w:szCs w:val="24"/>
        </w:rPr>
        <w:t>: 907-914 [PMID: 28240840 DOI: 10.1002/lt.24754]</w:t>
      </w:r>
    </w:p>
    <w:p w14:paraId="3B8442B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6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Moayyed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P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urett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G, Kim PT, </w:t>
      </w:r>
      <w:proofErr w:type="spellStart"/>
      <w:r w:rsidRPr="00CA27A4">
        <w:rPr>
          <w:rFonts w:ascii="Book Antiqua" w:hAnsi="Book Antiqua"/>
          <w:sz w:val="24"/>
          <w:szCs w:val="24"/>
        </w:rPr>
        <w:t>Libertucc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Wolfe M, </w:t>
      </w:r>
      <w:proofErr w:type="spellStart"/>
      <w:r w:rsidRPr="00CA27A4">
        <w:rPr>
          <w:rFonts w:ascii="Book Antiqua" w:hAnsi="Book Antiqua"/>
          <w:sz w:val="24"/>
          <w:szCs w:val="24"/>
        </w:rPr>
        <w:t>Onisch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Armstrong D, Marshall JK, </w:t>
      </w:r>
      <w:proofErr w:type="spellStart"/>
      <w:r w:rsidRPr="00CA27A4">
        <w:rPr>
          <w:rFonts w:ascii="Book Antiqua" w:hAnsi="Book Antiqua"/>
          <w:sz w:val="24"/>
          <w:szCs w:val="24"/>
        </w:rPr>
        <w:t>Kassam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CA27A4">
        <w:rPr>
          <w:rFonts w:ascii="Book Antiqua" w:hAnsi="Book Antiqua"/>
          <w:sz w:val="24"/>
          <w:szCs w:val="24"/>
        </w:rPr>
        <w:t>Reinisc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, Lee CH. Fec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ransplantation Induces Remission in Patients With Active Ulcerative Colitis in a Randomized Controlled Trial. </w:t>
      </w:r>
      <w:r w:rsidRPr="00CA27A4">
        <w:rPr>
          <w:rFonts w:ascii="Book Antiqua" w:hAnsi="Book Antiqua"/>
          <w:i/>
          <w:sz w:val="24"/>
          <w:szCs w:val="24"/>
        </w:rPr>
        <w:t>Gastroenterology</w:t>
      </w:r>
      <w:r w:rsidRPr="00CA27A4">
        <w:rPr>
          <w:rFonts w:ascii="Book Antiqua" w:hAnsi="Book Antiqua"/>
          <w:sz w:val="24"/>
          <w:szCs w:val="24"/>
        </w:rPr>
        <w:t xml:space="preserve"> 2015; </w:t>
      </w:r>
      <w:r w:rsidRPr="00CA27A4">
        <w:rPr>
          <w:rFonts w:ascii="Book Antiqua" w:hAnsi="Book Antiqua"/>
          <w:b/>
          <w:sz w:val="24"/>
          <w:szCs w:val="24"/>
        </w:rPr>
        <w:t>149</w:t>
      </w:r>
      <w:r w:rsidRPr="00CA27A4">
        <w:rPr>
          <w:rFonts w:ascii="Book Antiqua" w:hAnsi="Book Antiqua"/>
          <w:sz w:val="24"/>
          <w:szCs w:val="24"/>
        </w:rPr>
        <w:t>: 102-109.e6 [PMID: 25857665 DOI: 10.1053/j.gastro.2015.04.001]</w:t>
      </w:r>
    </w:p>
    <w:p w14:paraId="5C00D67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7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Brestoff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J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Arti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. Commensal bacteria at the interface of host metabolism and the immune system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14</w:t>
      </w:r>
      <w:r w:rsidRPr="00CA27A4">
        <w:rPr>
          <w:rFonts w:ascii="Book Antiqua" w:hAnsi="Book Antiqua"/>
          <w:sz w:val="24"/>
          <w:szCs w:val="24"/>
        </w:rPr>
        <w:t>: 676-684 [PMID: 23778795 DOI: 10.1038/ni.2640]</w:t>
      </w:r>
    </w:p>
    <w:p w14:paraId="2730D84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78 </w:t>
      </w:r>
      <w:r w:rsidRPr="00CA27A4">
        <w:rPr>
          <w:rFonts w:ascii="Book Antiqua" w:hAnsi="Book Antiqua"/>
          <w:b/>
          <w:sz w:val="24"/>
          <w:szCs w:val="24"/>
        </w:rPr>
        <w:t>Rowland I</w:t>
      </w:r>
      <w:r w:rsidRPr="00CA27A4">
        <w:rPr>
          <w:rFonts w:ascii="Book Antiqua" w:hAnsi="Book Antiqua"/>
          <w:sz w:val="24"/>
          <w:szCs w:val="24"/>
        </w:rPr>
        <w:t xml:space="preserve">, Gibson G, </w:t>
      </w:r>
      <w:proofErr w:type="spellStart"/>
      <w:r w:rsidRPr="00CA27A4">
        <w:rPr>
          <w:rFonts w:ascii="Book Antiqua" w:hAnsi="Book Antiqua"/>
          <w:sz w:val="24"/>
          <w:szCs w:val="24"/>
        </w:rPr>
        <w:t>Heinke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Scott K, Swann J, Thiele I, </w:t>
      </w:r>
      <w:proofErr w:type="spellStart"/>
      <w:r w:rsidRPr="00CA27A4">
        <w:rPr>
          <w:rFonts w:ascii="Book Antiqua" w:hAnsi="Book Antiqua"/>
          <w:sz w:val="24"/>
          <w:szCs w:val="24"/>
        </w:rPr>
        <w:t>Tuoh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.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unctions: metabolism of nutrients and other food component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u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57</w:t>
      </w:r>
      <w:r w:rsidRPr="00CA27A4">
        <w:rPr>
          <w:rFonts w:ascii="Book Antiqua" w:hAnsi="Book Antiqua"/>
          <w:sz w:val="24"/>
          <w:szCs w:val="24"/>
        </w:rPr>
        <w:t>: 1-24 [PMID: 28393285 DOI: 10.1007/s00394-017-1445-8]</w:t>
      </w:r>
    </w:p>
    <w:p w14:paraId="17E6842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79 </w:t>
      </w:r>
      <w:r w:rsidRPr="00CA27A4">
        <w:rPr>
          <w:rFonts w:ascii="Book Antiqua" w:hAnsi="Book Antiqua"/>
          <w:b/>
          <w:sz w:val="24"/>
          <w:szCs w:val="24"/>
        </w:rPr>
        <w:t>Ahmad T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Haeusl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A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Bile acids in glucose metabolism and insulin </w:t>
      </w:r>
      <w:proofErr w:type="spellStart"/>
      <w:r w:rsidRPr="00CA27A4">
        <w:rPr>
          <w:rFonts w:ascii="Book Antiqua" w:hAnsi="Book Antiqua"/>
          <w:sz w:val="24"/>
          <w:szCs w:val="24"/>
        </w:rPr>
        <w:t>signallin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- mechanisms and research needs. </w:t>
      </w:r>
      <w:r w:rsidRPr="00CA27A4">
        <w:rPr>
          <w:rFonts w:ascii="Book Antiqua" w:hAnsi="Book Antiqua"/>
          <w:i/>
          <w:sz w:val="24"/>
          <w:szCs w:val="24"/>
        </w:rPr>
        <w:t xml:space="preserve">Nat Rev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9; </w:t>
      </w:r>
      <w:r w:rsidRPr="00CA27A4">
        <w:rPr>
          <w:rFonts w:ascii="Book Antiqua" w:hAnsi="Book Antiqua"/>
          <w:b/>
          <w:sz w:val="24"/>
          <w:szCs w:val="24"/>
        </w:rPr>
        <w:t>15</w:t>
      </w:r>
      <w:r w:rsidRPr="00CA27A4">
        <w:rPr>
          <w:rFonts w:ascii="Book Antiqua" w:hAnsi="Book Antiqua"/>
          <w:sz w:val="24"/>
          <w:szCs w:val="24"/>
        </w:rPr>
        <w:t>: 701-712 [PMID: 31616073 DOI: 10.1038/s41574-019-0266-7]</w:t>
      </w:r>
    </w:p>
    <w:p w14:paraId="0168638D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80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Koh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A</w:t>
      </w:r>
      <w:r w:rsidRPr="00CA27A4">
        <w:rPr>
          <w:rFonts w:ascii="Book Antiqua" w:hAnsi="Book Antiqua"/>
          <w:sz w:val="24"/>
          <w:szCs w:val="24"/>
        </w:rPr>
        <w:t xml:space="preserve">, De </w:t>
      </w:r>
      <w:proofErr w:type="spellStart"/>
      <w:r w:rsidRPr="00CA27A4">
        <w:rPr>
          <w:rFonts w:ascii="Book Antiqua" w:hAnsi="Book Antiqua"/>
          <w:sz w:val="24"/>
          <w:szCs w:val="24"/>
        </w:rPr>
        <w:t>Vadd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Kovatcheva-Datchar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Bäckhe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From Dietary Fiber to Host Physiology: Short-Chain Fatty Acids as Key Bacterial Metabolites. </w:t>
      </w:r>
      <w:r w:rsidRPr="00CA27A4">
        <w:rPr>
          <w:rFonts w:ascii="Book Antiqua" w:hAnsi="Book Antiqua"/>
          <w:i/>
          <w:sz w:val="24"/>
          <w:szCs w:val="24"/>
        </w:rPr>
        <w:t>Cell</w:t>
      </w:r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165</w:t>
      </w:r>
      <w:r w:rsidRPr="00CA27A4">
        <w:rPr>
          <w:rFonts w:ascii="Book Antiqua" w:hAnsi="Book Antiqua"/>
          <w:sz w:val="24"/>
          <w:szCs w:val="24"/>
        </w:rPr>
        <w:t>: 1332-1345 [PMID: 27259147 DOI: 10.1016/j.cell.2016.05.041]</w:t>
      </w:r>
    </w:p>
    <w:p w14:paraId="1CBFBF1D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81 </w:t>
      </w:r>
      <w:r w:rsidRPr="00CA27A4">
        <w:rPr>
          <w:rFonts w:ascii="Book Antiqua" w:hAnsi="Book Antiqua"/>
          <w:b/>
          <w:sz w:val="24"/>
          <w:szCs w:val="24"/>
        </w:rPr>
        <w:t>Rooks MG</w:t>
      </w:r>
      <w:r w:rsidRPr="00CA27A4">
        <w:rPr>
          <w:rFonts w:ascii="Book Antiqua" w:hAnsi="Book Antiqua"/>
          <w:sz w:val="24"/>
          <w:szCs w:val="24"/>
        </w:rPr>
        <w:t>, Garrett W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, metabolites and host immunity. </w:t>
      </w:r>
      <w:r w:rsidRPr="00CA27A4">
        <w:rPr>
          <w:rFonts w:ascii="Book Antiqua" w:hAnsi="Book Antiqua"/>
          <w:i/>
          <w:sz w:val="24"/>
          <w:szCs w:val="24"/>
        </w:rPr>
        <w:t xml:space="preserve">Nat Rev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16</w:t>
      </w:r>
      <w:r w:rsidRPr="00CA27A4">
        <w:rPr>
          <w:rFonts w:ascii="Book Antiqua" w:hAnsi="Book Antiqua"/>
          <w:sz w:val="24"/>
          <w:szCs w:val="24"/>
        </w:rPr>
        <w:t>: 341-352 [PMID: 27231050 DOI: 10.1038/nri.2016.42]</w:t>
      </w:r>
    </w:p>
    <w:p w14:paraId="0313796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82 </w:t>
      </w:r>
      <w:r w:rsidRPr="00CA27A4">
        <w:rPr>
          <w:rFonts w:ascii="Book Antiqua" w:hAnsi="Book Antiqua"/>
          <w:b/>
          <w:sz w:val="24"/>
          <w:szCs w:val="24"/>
        </w:rPr>
        <w:t>Levy 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Blache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CA27A4">
        <w:rPr>
          <w:rFonts w:ascii="Book Antiqua" w:hAnsi="Book Antiqua"/>
          <w:sz w:val="24"/>
          <w:szCs w:val="24"/>
        </w:rPr>
        <w:t>Elinav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.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>, metabolites and host immunity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35</w:t>
      </w:r>
      <w:r w:rsidRPr="00CA27A4">
        <w:rPr>
          <w:rFonts w:ascii="Book Antiqua" w:hAnsi="Book Antiqua"/>
          <w:sz w:val="24"/>
          <w:szCs w:val="24"/>
        </w:rPr>
        <w:t>: 8-15 [PMID: 27883933 DOI: 10.1016/j.mib.2016.10.003]</w:t>
      </w:r>
    </w:p>
    <w:p w14:paraId="1D26314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83 </w:t>
      </w:r>
      <w:r w:rsidRPr="00CA27A4">
        <w:rPr>
          <w:rFonts w:ascii="Book Antiqua" w:hAnsi="Book Antiqua"/>
          <w:b/>
          <w:sz w:val="24"/>
          <w:szCs w:val="24"/>
        </w:rPr>
        <w:t>Lin L</w:t>
      </w:r>
      <w:r w:rsidRPr="00CA27A4">
        <w:rPr>
          <w:rFonts w:ascii="Book Antiqua" w:hAnsi="Book Antiqua"/>
          <w:sz w:val="24"/>
          <w:szCs w:val="24"/>
        </w:rPr>
        <w:t xml:space="preserve">, Zhang J. Role of intestin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metabolites on gut homeostasis and human disease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BMC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18</w:t>
      </w:r>
      <w:r w:rsidRPr="00CA27A4">
        <w:rPr>
          <w:rFonts w:ascii="Book Antiqua" w:hAnsi="Book Antiqua"/>
          <w:sz w:val="24"/>
          <w:szCs w:val="24"/>
        </w:rPr>
        <w:t>: 2 [PMID: 28061847 DOI: 10.1186/s12865-016-0187-3]</w:t>
      </w:r>
    </w:p>
    <w:p w14:paraId="5D3DA82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lastRenderedPageBreak/>
        <w:t xml:space="preserve">84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Lustr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BC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Sperandi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V, Moreira CG. Bacterial Chat: Intestinal Metabolites and Signals in Host-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Pathogen Interactions. </w:t>
      </w:r>
      <w:r w:rsidRPr="00CA27A4">
        <w:rPr>
          <w:rFonts w:ascii="Book Antiqua" w:hAnsi="Book Antiqua"/>
          <w:i/>
          <w:sz w:val="24"/>
          <w:szCs w:val="24"/>
        </w:rPr>
        <w:t xml:space="preserve">Infec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85</w:t>
      </w:r>
      <w:r w:rsidR="00C3080A"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sz w:val="24"/>
          <w:szCs w:val="24"/>
        </w:rPr>
        <w:t>[PMID: 28947641 DOI: 10.1128/IAI.00476-17]</w:t>
      </w:r>
    </w:p>
    <w:p w14:paraId="2169E011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85 </w:t>
      </w:r>
      <w:r w:rsidRPr="00CA27A4">
        <w:rPr>
          <w:rFonts w:ascii="Book Antiqua" w:hAnsi="Book Antiqua"/>
          <w:b/>
          <w:sz w:val="24"/>
          <w:szCs w:val="24"/>
        </w:rPr>
        <w:t>Suez J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Elinav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The path towards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>-based metabolite treatment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7; </w:t>
      </w:r>
      <w:r w:rsidRPr="00CA27A4">
        <w:rPr>
          <w:rFonts w:ascii="Book Antiqua" w:hAnsi="Book Antiqua"/>
          <w:b/>
          <w:sz w:val="24"/>
          <w:szCs w:val="24"/>
        </w:rPr>
        <w:t>2</w:t>
      </w:r>
      <w:r w:rsidRPr="00CA27A4">
        <w:rPr>
          <w:rFonts w:ascii="Book Antiqua" w:hAnsi="Book Antiqua"/>
          <w:sz w:val="24"/>
          <w:szCs w:val="24"/>
        </w:rPr>
        <w:t>: 17075 [PMID: 28540921 DOI: 10.1038/nmicrobiol.2017.75]</w:t>
      </w:r>
    </w:p>
    <w:p w14:paraId="75C5A4D2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86 </w:t>
      </w:r>
      <w:r w:rsidRPr="00CA27A4">
        <w:rPr>
          <w:rFonts w:ascii="Book Antiqua" w:hAnsi="Book Antiqua"/>
          <w:b/>
          <w:sz w:val="24"/>
          <w:szCs w:val="24"/>
        </w:rPr>
        <w:t>McIntyre A</w:t>
      </w:r>
      <w:r w:rsidRPr="00CA27A4">
        <w:rPr>
          <w:rFonts w:ascii="Book Antiqua" w:hAnsi="Book Antiqua"/>
          <w:sz w:val="24"/>
          <w:szCs w:val="24"/>
        </w:rPr>
        <w:t xml:space="preserve">, Gibson PR, Young GP. </w:t>
      </w:r>
      <w:proofErr w:type="gramStart"/>
      <w:r w:rsidRPr="00CA27A4">
        <w:rPr>
          <w:rFonts w:ascii="Book Antiqua" w:hAnsi="Book Antiqua"/>
          <w:sz w:val="24"/>
          <w:szCs w:val="24"/>
        </w:rPr>
        <w:t xml:space="preserve">Butyrate production from dietary </w:t>
      </w:r>
      <w:proofErr w:type="spellStart"/>
      <w:r w:rsidRPr="00CA27A4">
        <w:rPr>
          <w:rFonts w:ascii="Book Antiqua" w:hAnsi="Book Antiqua"/>
          <w:sz w:val="24"/>
          <w:szCs w:val="24"/>
        </w:rPr>
        <w:t>fibr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protection against large bowel cancer in a rat model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>Gut</w:t>
      </w:r>
      <w:r w:rsidRPr="00CA27A4">
        <w:rPr>
          <w:rFonts w:ascii="Book Antiqua" w:hAnsi="Book Antiqua"/>
          <w:sz w:val="24"/>
          <w:szCs w:val="24"/>
        </w:rPr>
        <w:t xml:space="preserve"> 1993; </w:t>
      </w:r>
      <w:r w:rsidRPr="00CA27A4">
        <w:rPr>
          <w:rFonts w:ascii="Book Antiqua" w:hAnsi="Book Antiqua"/>
          <w:b/>
          <w:sz w:val="24"/>
          <w:szCs w:val="24"/>
        </w:rPr>
        <w:t>34</w:t>
      </w:r>
      <w:r w:rsidRPr="00CA27A4">
        <w:rPr>
          <w:rFonts w:ascii="Book Antiqua" w:hAnsi="Book Antiqua"/>
          <w:sz w:val="24"/>
          <w:szCs w:val="24"/>
        </w:rPr>
        <w:t>: 386-391 [PMID: 8386131 DOI: 10.1136/gut.34.3.386]</w:t>
      </w:r>
    </w:p>
    <w:p w14:paraId="3A50F26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8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Hinnebusch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BF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en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, Wu JT, Archer SY, </w:t>
      </w:r>
      <w:proofErr w:type="spellStart"/>
      <w:r w:rsidRPr="00CA27A4">
        <w:rPr>
          <w:rFonts w:ascii="Book Antiqua" w:hAnsi="Book Antiqua"/>
          <w:sz w:val="24"/>
          <w:szCs w:val="24"/>
        </w:rPr>
        <w:t>Hodi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RA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The effects of short-chain fatty acids on human colon cancer cell phenotype are associated with histone </w:t>
      </w:r>
      <w:proofErr w:type="spellStart"/>
      <w:r w:rsidRPr="00CA27A4">
        <w:rPr>
          <w:rFonts w:ascii="Book Antiqua" w:hAnsi="Book Antiqua"/>
          <w:sz w:val="24"/>
          <w:szCs w:val="24"/>
        </w:rPr>
        <w:t>hyperacetylatio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r w:rsidRPr="00CA27A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Nut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02; </w:t>
      </w:r>
      <w:r w:rsidRPr="00CA27A4">
        <w:rPr>
          <w:rFonts w:ascii="Book Antiqua" w:hAnsi="Book Antiqua"/>
          <w:b/>
          <w:sz w:val="24"/>
          <w:szCs w:val="24"/>
        </w:rPr>
        <w:t>132</w:t>
      </w:r>
      <w:r w:rsidRPr="00CA27A4">
        <w:rPr>
          <w:rFonts w:ascii="Book Antiqua" w:hAnsi="Book Antiqua"/>
          <w:sz w:val="24"/>
          <w:szCs w:val="24"/>
        </w:rPr>
        <w:t>: 1012-1017 [PMID: 11983830 DOI: 10.1093/</w:t>
      </w:r>
      <w:proofErr w:type="spellStart"/>
      <w:r w:rsidRPr="00CA27A4">
        <w:rPr>
          <w:rFonts w:ascii="Book Antiqua" w:hAnsi="Book Antiqua"/>
          <w:sz w:val="24"/>
          <w:szCs w:val="24"/>
        </w:rPr>
        <w:t>jn</w:t>
      </w:r>
      <w:proofErr w:type="spellEnd"/>
      <w:r w:rsidRPr="00CA27A4">
        <w:rPr>
          <w:rFonts w:ascii="Book Antiqua" w:hAnsi="Book Antiqua"/>
          <w:sz w:val="24"/>
          <w:szCs w:val="24"/>
        </w:rPr>
        <w:t>/132.5.1012]</w:t>
      </w:r>
    </w:p>
    <w:p w14:paraId="4E70BC86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88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Ga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Z</w:t>
      </w:r>
      <w:r w:rsidRPr="00CA27A4">
        <w:rPr>
          <w:rFonts w:ascii="Book Antiqua" w:hAnsi="Book Antiqua"/>
          <w:sz w:val="24"/>
          <w:szCs w:val="24"/>
        </w:rPr>
        <w:t xml:space="preserve">, Yin J, Zhang J, Ward RE, Martin RJ, </w:t>
      </w:r>
      <w:proofErr w:type="spellStart"/>
      <w:r w:rsidRPr="00CA27A4">
        <w:rPr>
          <w:rFonts w:ascii="Book Antiqua" w:hAnsi="Book Antiqua"/>
          <w:sz w:val="24"/>
          <w:szCs w:val="24"/>
        </w:rPr>
        <w:t>Lefevr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Cefalu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WT, Ye J. Butyrate improves insulin sensitivity and increases energy expenditure in mice. </w:t>
      </w:r>
      <w:r w:rsidRPr="00CA27A4">
        <w:rPr>
          <w:rFonts w:ascii="Book Antiqua" w:hAnsi="Book Antiqua"/>
          <w:i/>
          <w:sz w:val="24"/>
          <w:szCs w:val="24"/>
        </w:rPr>
        <w:t>Diabetes</w:t>
      </w:r>
      <w:r w:rsidRPr="00CA27A4">
        <w:rPr>
          <w:rFonts w:ascii="Book Antiqua" w:hAnsi="Book Antiqua"/>
          <w:sz w:val="24"/>
          <w:szCs w:val="24"/>
        </w:rPr>
        <w:t xml:space="preserve"> 2009; </w:t>
      </w:r>
      <w:r w:rsidRPr="00CA27A4">
        <w:rPr>
          <w:rFonts w:ascii="Book Antiqua" w:hAnsi="Book Antiqua"/>
          <w:b/>
          <w:sz w:val="24"/>
          <w:szCs w:val="24"/>
        </w:rPr>
        <w:t>58</w:t>
      </w:r>
      <w:r w:rsidRPr="00CA27A4">
        <w:rPr>
          <w:rFonts w:ascii="Book Antiqua" w:hAnsi="Book Antiqua"/>
          <w:sz w:val="24"/>
          <w:szCs w:val="24"/>
        </w:rPr>
        <w:t>: 1509-1517 [PMID: 19366864 DOI: 10.2337/db08-1637]</w:t>
      </w:r>
    </w:p>
    <w:p w14:paraId="55FD4FB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89 </w:t>
      </w:r>
      <w:r w:rsidRPr="00CA27A4">
        <w:rPr>
          <w:rFonts w:ascii="Book Antiqua" w:hAnsi="Book Antiqua"/>
          <w:b/>
          <w:sz w:val="24"/>
          <w:szCs w:val="24"/>
        </w:rPr>
        <w:t>Lin HV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Frasset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Kowalik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EJ </w:t>
      </w:r>
      <w:proofErr w:type="spellStart"/>
      <w:r w:rsidRPr="00CA27A4">
        <w:rPr>
          <w:rFonts w:ascii="Book Antiqua" w:hAnsi="Book Antiqua"/>
          <w:sz w:val="24"/>
          <w:szCs w:val="24"/>
        </w:rPr>
        <w:t>Jr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Nawrock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R, Lu MM, </w:t>
      </w:r>
      <w:proofErr w:type="spellStart"/>
      <w:r w:rsidRPr="00CA27A4">
        <w:rPr>
          <w:rFonts w:ascii="Book Antiqua" w:hAnsi="Book Antiqua"/>
          <w:sz w:val="24"/>
          <w:szCs w:val="24"/>
        </w:rPr>
        <w:t>Kosinsk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R, Hubert JA, </w:t>
      </w:r>
      <w:proofErr w:type="spellStart"/>
      <w:r w:rsidRPr="00CA27A4">
        <w:rPr>
          <w:rFonts w:ascii="Book Antiqua" w:hAnsi="Book Antiqua"/>
          <w:sz w:val="24"/>
          <w:szCs w:val="24"/>
        </w:rPr>
        <w:t>Szeto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, Yao X, Forrest G, Marsh DJ. Butyrate and propionate protect against diet-induced obesity and regulate gut hormones via free fatty acid receptor 3-independent mechanisms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One</w:t>
      </w:r>
      <w:r w:rsidRPr="00CA27A4">
        <w:rPr>
          <w:rFonts w:ascii="Book Antiqua" w:hAnsi="Book Antiqua"/>
          <w:sz w:val="24"/>
          <w:szCs w:val="24"/>
        </w:rPr>
        <w:t xml:space="preserve"> 2012; </w:t>
      </w:r>
      <w:r w:rsidRPr="00CA27A4">
        <w:rPr>
          <w:rFonts w:ascii="Book Antiqua" w:hAnsi="Book Antiqua"/>
          <w:b/>
          <w:sz w:val="24"/>
          <w:szCs w:val="24"/>
        </w:rPr>
        <w:t>7</w:t>
      </w:r>
      <w:r w:rsidRPr="00CA27A4">
        <w:rPr>
          <w:rFonts w:ascii="Book Antiqua" w:hAnsi="Book Antiqua"/>
          <w:sz w:val="24"/>
          <w:szCs w:val="24"/>
        </w:rPr>
        <w:t>: e35240 [PMID: 22506074 DOI: 10.1371/journal.pone.0035240]</w:t>
      </w:r>
    </w:p>
    <w:p w14:paraId="71E84D63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90 </w:t>
      </w:r>
      <w:r w:rsidRPr="00CA27A4">
        <w:rPr>
          <w:rFonts w:ascii="Book Antiqua" w:hAnsi="Book Antiqua"/>
          <w:b/>
          <w:sz w:val="24"/>
          <w:szCs w:val="24"/>
        </w:rPr>
        <w:t xml:space="preserve">De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Vadder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F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Kovatcheva-Datchar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A27A4">
        <w:rPr>
          <w:rFonts w:ascii="Book Antiqua" w:hAnsi="Book Antiqua"/>
          <w:sz w:val="24"/>
          <w:szCs w:val="24"/>
        </w:rPr>
        <w:t>Goncalves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A27A4">
        <w:rPr>
          <w:rFonts w:ascii="Book Antiqua" w:hAnsi="Book Antiqua"/>
          <w:sz w:val="24"/>
          <w:szCs w:val="24"/>
        </w:rPr>
        <w:t>Viner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A27A4">
        <w:rPr>
          <w:rFonts w:ascii="Book Antiqua" w:hAnsi="Book Antiqua"/>
          <w:sz w:val="24"/>
          <w:szCs w:val="24"/>
        </w:rPr>
        <w:t>Zitou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A27A4">
        <w:rPr>
          <w:rFonts w:ascii="Book Antiqua" w:hAnsi="Book Antiqua"/>
          <w:sz w:val="24"/>
          <w:szCs w:val="24"/>
        </w:rPr>
        <w:t>Duchamp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Bäckhed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A27A4">
        <w:rPr>
          <w:rFonts w:ascii="Book Antiqua" w:hAnsi="Book Antiqua"/>
          <w:sz w:val="24"/>
          <w:szCs w:val="24"/>
        </w:rPr>
        <w:t>Mithieux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G.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generated metabolites promote metabolic benefits via gut-brain neural circuits. </w:t>
      </w:r>
      <w:r w:rsidRPr="00CA27A4">
        <w:rPr>
          <w:rFonts w:ascii="Book Antiqua" w:hAnsi="Book Antiqua"/>
          <w:i/>
          <w:sz w:val="24"/>
          <w:szCs w:val="24"/>
        </w:rPr>
        <w:t>Cell</w:t>
      </w:r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156</w:t>
      </w:r>
      <w:r w:rsidRPr="00CA27A4">
        <w:rPr>
          <w:rFonts w:ascii="Book Antiqua" w:hAnsi="Book Antiqua"/>
          <w:sz w:val="24"/>
          <w:szCs w:val="24"/>
        </w:rPr>
        <w:t>: 84-96 [PMID: 24412651 DOI: 10.1016/j.cell.2013.12.016]</w:t>
      </w:r>
    </w:p>
    <w:p w14:paraId="77EDBF5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91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Donohoe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DR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Garg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, Zhang X, Sun W, O'Connell TM, Bunger MK, </w:t>
      </w:r>
      <w:proofErr w:type="spellStart"/>
      <w:r w:rsidRPr="00CA27A4">
        <w:rPr>
          <w:rFonts w:ascii="Book Antiqua" w:hAnsi="Book Antiqua"/>
          <w:sz w:val="24"/>
          <w:szCs w:val="24"/>
        </w:rPr>
        <w:t>Bultm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J. The </w:t>
      </w:r>
      <w:proofErr w:type="spellStart"/>
      <w:r w:rsidRPr="00CA27A4">
        <w:rPr>
          <w:rFonts w:ascii="Book Antiqua" w:hAnsi="Book Antiqua"/>
          <w:sz w:val="24"/>
          <w:szCs w:val="24"/>
        </w:rPr>
        <w:t>microbiom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nd butyrate regulate energy metabolism and autophagy in the mammalian colon. </w:t>
      </w:r>
      <w:r w:rsidRPr="00CA27A4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1; </w:t>
      </w:r>
      <w:r w:rsidRPr="00CA27A4">
        <w:rPr>
          <w:rFonts w:ascii="Book Antiqua" w:hAnsi="Book Antiqua"/>
          <w:b/>
          <w:sz w:val="24"/>
          <w:szCs w:val="24"/>
        </w:rPr>
        <w:t>13</w:t>
      </w:r>
      <w:r w:rsidRPr="00CA27A4">
        <w:rPr>
          <w:rFonts w:ascii="Book Antiqua" w:hAnsi="Book Antiqua"/>
          <w:sz w:val="24"/>
          <w:szCs w:val="24"/>
        </w:rPr>
        <w:t>: 517-526 [PMID: 21531334 DOI: 10.1016/j.cmet.2011.02.018]</w:t>
      </w:r>
    </w:p>
    <w:p w14:paraId="76D2F194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92 </w:t>
      </w:r>
      <w:r w:rsidRPr="00CA27A4">
        <w:rPr>
          <w:rFonts w:ascii="Book Antiqua" w:hAnsi="Book Antiqua"/>
          <w:b/>
          <w:sz w:val="24"/>
          <w:szCs w:val="24"/>
        </w:rPr>
        <w:t>Round JL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Mazmani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SK. Inducible Foxp3+ regulatory T-cell development by a commensal bacterium of the intestinal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280257">
        <w:rPr>
          <w:rFonts w:ascii="Book Antiqua" w:hAnsi="Book Antiqua"/>
          <w:i/>
          <w:sz w:val="24"/>
          <w:szCs w:val="24"/>
        </w:rPr>
        <w:t>Proc</w:t>
      </w:r>
      <w:proofErr w:type="spellEnd"/>
      <w:r w:rsidR="002802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280257">
        <w:rPr>
          <w:rFonts w:ascii="Book Antiqua" w:hAnsi="Book Antiqua"/>
          <w:i/>
          <w:sz w:val="24"/>
          <w:szCs w:val="24"/>
        </w:rPr>
        <w:t>Natl</w:t>
      </w:r>
      <w:proofErr w:type="spellEnd"/>
      <w:r w:rsidR="002802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280257">
        <w:rPr>
          <w:rFonts w:ascii="Book Antiqua" w:hAnsi="Book Antiqua"/>
          <w:i/>
          <w:sz w:val="24"/>
          <w:szCs w:val="24"/>
        </w:rPr>
        <w:lastRenderedPageBreak/>
        <w:t>Acad</w:t>
      </w:r>
      <w:proofErr w:type="spellEnd"/>
      <w:r w:rsidR="002802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280257">
        <w:rPr>
          <w:rFonts w:ascii="Book Antiqua" w:hAnsi="Book Antiqua"/>
          <w:i/>
          <w:sz w:val="24"/>
          <w:szCs w:val="24"/>
        </w:rPr>
        <w:t>Sci</w:t>
      </w:r>
      <w:proofErr w:type="spellEnd"/>
      <w:r w:rsidR="00280257">
        <w:rPr>
          <w:rFonts w:ascii="Book Antiqua" w:hAnsi="Book Antiqua"/>
          <w:i/>
          <w:sz w:val="24"/>
          <w:szCs w:val="24"/>
        </w:rPr>
        <w:t xml:space="preserve"> US</w:t>
      </w:r>
      <w:r w:rsidRPr="00CA27A4">
        <w:rPr>
          <w:rFonts w:ascii="Book Antiqua" w:hAnsi="Book Antiqua"/>
          <w:i/>
          <w:sz w:val="24"/>
          <w:szCs w:val="24"/>
        </w:rPr>
        <w:t>A</w:t>
      </w:r>
      <w:r w:rsidRPr="00CA27A4">
        <w:rPr>
          <w:rFonts w:ascii="Book Antiqua" w:hAnsi="Book Antiqua"/>
          <w:sz w:val="24"/>
          <w:szCs w:val="24"/>
        </w:rPr>
        <w:t xml:space="preserve"> 2010; </w:t>
      </w:r>
      <w:r w:rsidRPr="00CA27A4">
        <w:rPr>
          <w:rFonts w:ascii="Book Antiqua" w:hAnsi="Book Antiqua"/>
          <w:b/>
          <w:sz w:val="24"/>
          <w:szCs w:val="24"/>
        </w:rPr>
        <w:t>107</w:t>
      </w:r>
      <w:r w:rsidRPr="00CA27A4">
        <w:rPr>
          <w:rFonts w:ascii="Book Antiqua" w:hAnsi="Book Antiqua"/>
          <w:sz w:val="24"/>
          <w:szCs w:val="24"/>
        </w:rPr>
        <w:t>: 12204-12209 [PMID: 20566854 DOI: 10.1073/pnas.0909122107]</w:t>
      </w:r>
    </w:p>
    <w:p w14:paraId="158AADC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93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Atarashi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K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Tanou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A27A4">
        <w:rPr>
          <w:rFonts w:ascii="Book Antiqua" w:hAnsi="Book Antiqua"/>
          <w:sz w:val="24"/>
          <w:szCs w:val="24"/>
        </w:rPr>
        <w:t>Shim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A27A4">
        <w:rPr>
          <w:rFonts w:ascii="Book Antiqua" w:hAnsi="Book Antiqua"/>
          <w:sz w:val="24"/>
          <w:szCs w:val="24"/>
        </w:rPr>
        <w:t>Imaok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A27A4">
        <w:rPr>
          <w:rFonts w:ascii="Book Antiqua" w:hAnsi="Book Antiqua"/>
          <w:sz w:val="24"/>
          <w:szCs w:val="24"/>
        </w:rPr>
        <w:t>Kuwahar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A27A4">
        <w:rPr>
          <w:rFonts w:ascii="Book Antiqua" w:hAnsi="Book Antiqua"/>
          <w:sz w:val="24"/>
          <w:szCs w:val="24"/>
        </w:rPr>
        <w:t>Momose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Y, Cheng G, Yamasaki S, Saito T, </w:t>
      </w:r>
      <w:proofErr w:type="spellStart"/>
      <w:r w:rsidRPr="00CA27A4">
        <w:rPr>
          <w:rFonts w:ascii="Book Antiqua" w:hAnsi="Book Antiqua"/>
          <w:sz w:val="24"/>
          <w:szCs w:val="24"/>
        </w:rPr>
        <w:t>Ohb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Y, Taniguchi T, Takeda K, Hori S, </w:t>
      </w:r>
      <w:proofErr w:type="spellStart"/>
      <w:r w:rsidRPr="00CA27A4">
        <w:rPr>
          <w:rFonts w:ascii="Book Antiqua" w:hAnsi="Book Antiqua"/>
          <w:sz w:val="24"/>
          <w:szCs w:val="24"/>
        </w:rPr>
        <w:t>Ivanov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II, </w:t>
      </w:r>
      <w:proofErr w:type="spellStart"/>
      <w:r w:rsidRPr="00CA27A4">
        <w:rPr>
          <w:rFonts w:ascii="Book Antiqua" w:hAnsi="Book Antiqua"/>
          <w:sz w:val="24"/>
          <w:szCs w:val="24"/>
        </w:rPr>
        <w:t>Umesak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A27A4">
        <w:rPr>
          <w:rFonts w:ascii="Book Antiqua" w:hAnsi="Book Antiqua"/>
          <w:sz w:val="24"/>
          <w:szCs w:val="24"/>
        </w:rPr>
        <w:t>Itoh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, Honda K. Induction of colonic regulatory T cells by indigenous Clostridium species. </w:t>
      </w:r>
      <w:r w:rsidRPr="00CA27A4">
        <w:rPr>
          <w:rFonts w:ascii="Book Antiqua" w:hAnsi="Book Antiqua"/>
          <w:i/>
          <w:sz w:val="24"/>
          <w:szCs w:val="24"/>
        </w:rPr>
        <w:t>Science</w:t>
      </w:r>
      <w:r w:rsidRPr="00CA27A4">
        <w:rPr>
          <w:rFonts w:ascii="Book Antiqua" w:hAnsi="Book Antiqua"/>
          <w:sz w:val="24"/>
          <w:szCs w:val="24"/>
        </w:rPr>
        <w:t xml:space="preserve"> 2011; </w:t>
      </w:r>
      <w:r w:rsidRPr="00CA27A4">
        <w:rPr>
          <w:rFonts w:ascii="Book Antiqua" w:hAnsi="Book Antiqua"/>
          <w:b/>
          <w:sz w:val="24"/>
          <w:szCs w:val="24"/>
        </w:rPr>
        <w:t>331</w:t>
      </w:r>
      <w:r w:rsidRPr="00CA27A4">
        <w:rPr>
          <w:rFonts w:ascii="Book Antiqua" w:hAnsi="Book Antiqua"/>
          <w:sz w:val="24"/>
          <w:szCs w:val="24"/>
        </w:rPr>
        <w:t>: 337-341 [PMID: 21205640 DOI: 10.1126/science.1198469]</w:t>
      </w:r>
    </w:p>
    <w:p w14:paraId="0439A49B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94 </w:t>
      </w:r>
      <w:r w:rsidRPr="00CA27A4">
        <w:rPr>
          <w:rFonts w:ascii="Book Antiqua" w:hAnsi="Book Antiqua"/>
          <w:b/>
          <w:sz w:val="24"/>
          <w:szCs w:val="24"/>
        </w:rPr>
        <w:t>Smith PM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Howitt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CA27A4">
        <w:rPr>
          <w:rFonts w:ascii="Book Antiqua" w:hAnsi="Book Antiqua"/>
          <w:sz w:val="24"/>
          <w:szCs w:val="24"/>
        </w:rPr>
        <w:t>Panikov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N, Michaud M, </w:t>
      </w:r>
      <w:proofErr w:type="spellStart"/>
      <w:r w:rsidRPr="00CA27A4">
        <w:rPr>
          <w:rFonts w:ascii="Book Antiqua" w:hAnsi="Book Antiqua"/>
          <w:sz w:val="24"/>
          <w:szCs w:val="24"/>
        </w:rPr>
        <w:t>Gallin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A, </w:t>
      </w:r>
      <w:proofErr w:type="spellStart"/>
      <w:r w:rsidRPr="00CA27A4">
        <w:rPr>
          <w:rFonts w:ascii="Book Antiqua" w:hAnsi="Book Antiqua"/>
          <w:sz w:val="24"/>
          <w:szCs w:val="24"/>
        </w:rPr>
        <w:t>Bohlool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-Y M, Glickman JN, Garrett WS. The microbial metabolites, short-chain fatty acids, regulate colonic </w:t>
      </w:r>
      <w:proofErr w:type="spellStart"/>
      <w:r w:rsidRPr="00CA27A4">
        <w:rPr>
          <w:rFonts w:ascii="Book Antiqua" w:hAnsi="Book Antiqua"/>
          <w:sz w:val="24"/>
          <w:szCs w:val="24"/>
        </w:rPr>
        <w:t>Tre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ell homeostasis. </w:t>
      </w:r>
      <w:r w:rsidRPr="00CA27A4">
        <w:rPr>
          <w:rFonts w:ascii="Book Antiqua" w:hAnsi="Book Antiqua"/>
          <w:i/>
          <w:sz w:val="24"/>
          <w:szCs w:val="24"/>
        </w:rPr>
        <w:t>Science</w:t>
      </w:r>
      <w:r w:rsidRPr="00CA27A4">
        <w:rPr>
          <w:rFonts w:ascii="Book Antiqua" w:hAnsi="Book Antiqua"/>
          <w:sz w:val="24"/>
          <w:szCs w:val="24"/>
        </w:rPr>
        <w:t xml:space="preserve"> 2013; </w:t>
      </w:r>
      <w:r w:rsidRPr="00CA27A4">
        <w:rPr>
          <w:rFonts w:ascii="Book Antiqua" w:hAnsi="Book Antiqua"/>
          <w:b/>
          <w:sz w:val="24"/>
          <w:szCs w:val="24"/>
        </w:rPr>
        <w:t>341</w:t>
      </w:r>
      <w:r w:rsidRPr="00CA27A4">
        <w:rPr>
          <w:rFonts w:ascii="Book Antiqua" w:hAnsi="Book Antiqua"/>
          <w:sz w:val="24"/>
          <w:szCs w:val="24"/>
        </w:rPr>
        <w:t>: 569-573 [PMID: 23828891 DOI: 10.1126/science.1241165]</w:t>
      </w:r>
    </w:p>
    <w:p w14:paraId="326C84B5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95 </w:t>
      </w:r>
      <w:r w:rsidRPr="00CA27A4">
        <w:rPr>
          <w:rFonts w:ascii="Book Antiqua" w:hAnsi="Book Antiqua"/>
          <w:b/>
          <w:sz w:val="24"/>
          <w:szCs w:val="24"/>
        </w:rPr>
        <w:t>Clarke G</w:t>
      </w:r>
      <w:r w:rsidRPr="00CA27A4">
        <w:rPr>
          <w:rFonts w:ascii="Book Antiqua" w:hAnsi="Book Antiqua"/>
          <w:sz w:val="24"/>
          <w:szCs w:val="24"/>
        </w:rPr>
        <w:t xml:space="preserve">, Stilling RM, Kennedy PJ, Stanton C, </w:t>
      </w:r>
      <w:proofErr w:type="spellStart"/>
      <w:r w:rsidRPr="00CA27A4">
        <w:rPr>
          <w:rFonts w:ascii="Book Antiqua" w:hAnsi="Book Antiqua"/>
          <w:sz w:val="24"/>
          <w:szCs w:val="24"/>
        </w:rPr>
        <w:t>Cry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JF, </w:t>
      </w:r>
      <w:proofErr w:type="spellStart"/>
      <w:r w:rsidRPr="00CA27A4">
        <w:rPr>
          <w:rFonts w:ascii="Book Antiqua" w:hAnsi="Book Antiqua"/>
          <w:sz w:val="24"/>
          <w:szCs w:val="24"/>
        </w:rPr>
        <w:t>Dinan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TG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sz w:val="24"/>
          <w:szCs w:val="24"/>
        </w:rPr>
        <w:t>Minireview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: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: the neglected endocrine organ.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4; </w:t>
      </w:r>
      <w:r w:rsidRPr="00CA27A4">
        <w:rPr>
          <w:rFonts w:ascii="Book Antiqua" w:hAnsi="Book Antiqua"/>
          <w:b/>
          <w:sz w:val="24"/>
          <w:szCs w:val="24"/>
        </w:rPr>
        <w:t>28</w:t>
      </w:r>
      <w:r w:rsidRPr="00CA27A4">
        <w:rPr>
          <w:rFonts w:ascii="Book Antiqua" w:hAnsi="Book Antiqua"/>
          <w:sz w:val="24"/>
          <w:szCs w:val="24"/>
        </w:rPr>
        <w:t>: 1221-1238 [PMID: 24892638 DOI: 10.1210/me.2014-1108]</w:t>
      </w:r>
    </w:p>
    <w:p w14:paraId="082BE8A7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96 </w:t>
      </w:r>
      <w:r w:rsidRPr="00CA27A4">
        <w:rPr>
          <w:rFonts w:ascii="Book Antiqua" w:hAnsi="Book Antiqua"/>
          <w:b/>
          <w:sz w:val="24"/>
          <w:szCs w:val="24"/>
        </w:rPr>
        <w:t>Kim H</w:t>
      </w:r>
      <w:r w:rsidRPr="00CA27A4">
        <w:rPr>
          <w:rFonts w:ascii="Book Antiqua" w:hAnsi="Book Antiqua"/>
          <w:sz w:val="24"/>
          <w:szCs w:val="24"/>
        </w:rPr>
        <w:t>, Fang S. Crosstalk between FXR and TGR5 controls glucagon-like peptide 1 secretion to maintain glycemic homeostasi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Lab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Anim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Res</w:t>
      </w:r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34</w:t>
      </w:r>
      <w:r w:rsidRPr="00CA27A4">
        <w:rPr>
          <w:rFonts w:ascii="Book Antiqua" w:hAnsi="Book Antiqua"/>
          <w:sz w:val="24"/>
          <w:szCs w:val="24"/>
        </w:rPr>
        <w:t>: 140-146 [PMID: 30671099 DOI: 10.5625/lar.2018.34.4.140]</w:t>
      </w:r>
    </w:p>
    <w:p w14:paraId="1788FA6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A27A4">
        <w:rPr>
          <w:rFonts w:ascii="Book Antiqua" w:hAnsi="Book Antiqua"/>
          <w:sz w:val="24"/>
          <w:szCs w:val="24"/>
        </w:rPr>
        <w:t xml:space="preserve">97 </w:t>
      </w:r>
      <w:proofErr w:type="spellStart"/>
      <w:r w:rsidRPr="00CA27A4">
        <w:rPr>
          <w:rFonts w:ascii="Book Antiqua" w:hAnsi="Book Antiqua"/>
          <w:b/>
          <w:sz w:val="24"/>
          <w:szCs w:val="24"/>
        </w:rPr>
        <w:t>Gao</w:t>
      </w:r>
      <w:proofErr w:type="spellEnd"/>
      <w:r w:rsidRPr="00CA27A4">
        <w:rPr>
          <w:rFonts w:ascii="Book Antiqua" w:hAnsi="Book Antiqua"/>
          <w:b/>
          <w:sz w:val="24"/>
          <w:szCs w:val="24"/>
        </w:rPr>
        <w:t xml:space="preserve"> J</w:t>
      </w:r>
      <w:r w:rsidRPr="00CA27A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A27A4">
        <w:rPr>
          <w:rFonts w:ascii="Book Antiqua" w:hAnsi="Book Antiqua"/>
          <w:sz w:val="24"/>
          <w:szCs w:val="24"/>
        </w:rPr>
        <w:t>Xu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K, Liu H, Liu G, </w:t>
      </w:r>
      <w:proofErr w:type="spellStart"/>
      <w:r w:rsidRPr="00CA27A4">
        <w:rPr>
          <w:rFonts w:ascii="Book Antiqua" w:hAnsi="Book Antiqua"/>
          <w:sz w:val="24"/>
          <w:szCs w:val="24"/>
        </w:rPr>
        <w:t>Bai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A27A4">
        <w:rPr>
          <w:rFonts w:ascii="Book Antiqua" w:hAnsi="Book Antiqua"/>
          <w:sz w:val="24"/>
          <w:szCs w:val="24"/>
        </w:rPr>
        <w:t>Peng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, Li T, Yin Y. Impact of the Gut </w:t>
      </w:r>
      <w:proofErr w:type="spellStart"/>
      <w:r w:rsidRPr="00CA27A4">
        <w:rPr>
          <w:rFonts w:ascii="Book Antiqua" w:hAnsi="Book Antiqua"/>
          <w:sz w:val="24"/>
          <w:szCs w:val="24"/>
        </w:rPr>
        <w:t>Microbiota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on Intestinal Immunity Mediated by Tryptophan Metabolism. </w:t>
      </w:r>
      <w:r w:rsidRPr="00CA27A4">
        <w:rPr>
          <w:rFonts w:ascii="Book Antiqua" w:hAnsi="Book Antiqua"/>
          <w:i/>
          <w:sz w:val="24"/>
          <w:szCs w:val="24"/>
        </w:rPr>
        <w:t xml:space="preserve">Front Cell Infect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8; </w:t>
      </w:r>
      <w:r w:rsidRPr="00CA27A4">
        <w:rPr>
          <w:rFonts w:ascii="Book Antiqua" w:hAnsi="Book Antiqua"/>
          <w:b/>
          <w:sz w:val="24"/>
          <w:szCs w:val="24"/>
        </w:rPr>
        <w:t>8</w:t>
      </w:r>
      <w:r w:rsidRPr="00CA27A4">
        <w:rPr>
          <w:rFonts w:ascii="Book Antiqua" w:hAnsi="Book Antiqua"/>
          <w:sz w:val="24"/>
          <w:szCs w:val="24"/>
        </w:rPr>
        <w:t>: 13 [PMID: 29468141 DOI: 10.3389/fcimb.2018.00013]</w:t>
      </w:r>
    </w:p>
    <w:p w14:paraId="7CFC046E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A27A4">
        <w:rPr>
          <w:rFonts w:ascii="Book Antiqua" w:hAnsi="Book Antiqua"/>
          <w:sz w:val="24"/>
          <w:szCs w:val="24"/>
        </w:rPr>
        <w:t xml:space="preserve">98 </w:t>
      </w:r>
      <w:r w:rsidRPr="00CA27A4">
        <w:rPr>
          <w:rFonts w:ascii="Book Antiqua" w:hAnsi="Book Antiqua"/>
          <w:b/>
          <w:sz w:val="24"/>
          <w:szCs w:val="24"/>
        </w:rPr>
        <w:t>Robinson MW</w:t>
      </w:r>
      <w:r w:rsidRPr="00CA27A4">
        <w:rPr>
          <w:rFonts w:ascii="Book Antiqua" w:hAnsi="Book Antiqua"/>
          <w:sz w:val="24"/>
          <w:szCs w:val="24"/>
        </w:rPr>
        <w:t xml:space="preserve">, Harmon C, </w:t>
      </w:r>
      <w:proofErr w:type="spellStart"/>
      <w:r w:rsidRPr="00CA27A4">
        <w:rPr>
          <w:rFonts w:ascii="Book Antiqua" w:hAnsi="Book Antiqua"/>
          <w:sz w:val="24"/>
          <w:szCs w:val="24"/>
        </w:rPr>
        <w:t>O'Farrelly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C. Liver immunology and its role in inflammation and homeostasis.</w:t>
      </w:r>
      <w:proofErr w:type="gramEnd"/>
      <w:r w:rsidRPr="00CA27A4">
        <w:rPr>
          <w:rFonts w:ascii="Book Antiqua" w:hAnsi="Book Antiqua"/>
          <w:sz w:val="24"/>
          <w:szCs w:val="24"/>
        </w:rPr>
        <w:t xml:space="preserve"> </w:t>
      </w:r>
      <w:r w:rsidRPr="00CA27A4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A27A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A27A4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CA27A4">
        <w:rPr>
          <w:rFonts w:ascii="Book Antiqua" w:hAnsi="Book Antiqua"/>
          <w:sz w:val="24"/>
          <w:szCs w:val="24"/>
        </w:rPr>
        <w:t xml:space="preserve"> 2016; </w:t>
      </w:r>
      <w:r w:rsidRPr="00CA27A4">
        <w:rPr>
          <w:rFonts w:ascii="Book Antiqua" w:hAnsi="Book Antiqua"/>
          <w:b/>
          <w:sz w:val="24"/>
          <w:szCs w:val="24"/>
        </w:rPr>
        <w:t>13</w:t>
      </w:r>
      <w:r w:rsidRPr="00CA27A4">
        <w:rPr>
          <w:rFonts w:ascii="Book Antiqua" w:hAnsi="Book Antiqua"/>
          <w:sz w:val="24"/>
          <w:szCs w:val="24"/>
        </w:rPr>
        <w:t>: 267-276 [PMID: 27063467 DOI: 10.1038/cmi.2016.3]</w:t>
      </w:r>
    </w:p>
    <w:p w14:paraId="6B42F22F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</w:p>
    <w:p w14:paraId="0251E998" w14:textId="77777777" w:rsidR="00A109CD" w:rsidRPr="00CA27A4" w:rsidRDefault="00CB4CF6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CA27A4">
        <w:rPr>
          <w:rFonts w:ascii="Book Antiqua" w:hAnsi="Book Antiqua" w:cs="Times New Roman"/>
          <w:b/>
          <w:caps/>
          <w:sz w:val="24"/>
          <w:szCs w:val="24"/>
        </w:rPr>
        <w:br w:type="page"/>
      </w:r>
      <w:r w:rsidRPr="00CA27A4">
        <w:rPr>
          <w:rFonts w:ascii="Book Antiqua" w:hAnsi="Book Antiqua" w:cs="Times New Roman"/>
          <w:b/>
          <w:sz w:val="24"/>
          <w:szCs w:val="24"/>
        </w:rPr>
        <w:lastRenderedPageBreak/>
        <w:t>Footnotes</w:t>
      </w:r>
    </w:p>
    <w:p w14:paraId="1B7B0AB8" w14:textId="77777777" w:rsidR="00A109CD" w:rsidRPr="00CA27A4" w:rsidRDefault="00A109CD" w:rsidP="00CA27A4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Conflict-of-interest statement: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uthors declare that they have no competing interests.</w:t>
      </w:r>
    </w:p>
    <w:p w14:paraId="5A56E58C" w14:textId="77777777" w:rsidR="00A109CD" w:rsidRPr="00CA27A4" w:rsidRDefault="00A109CD" w:rsidP="00CA27A4">
      <w:pPr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2B11F40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 w:cs="宋体"/>
          <w:color w:val="000000"/>
          <w:sz w:val="24"/>
          <w:szCs w:val="24"/>
        </w:rPr>
      </w:pPr>
      <w:r w:rsidRPr="00CA27A4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CA27A4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CA27A4">
        <w:rPr>
          <w:rFonts w:ascii="Book Antiqua" w:hAnsi="Book Antiqua"/>
          <w:sz w:val="24"/>
          <w:szCs w:val="24"/>
        </w:rPr>
        <w:t xml:space="preserve">article that was selected </w:t>
      </w:r>
      <w:r w:rsidRPr="00CA27A4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CA27A4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CA27A4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008A999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175F3A23" w14:textId="77777777" w:rsidR="00CB4CF6" w:rsidRPr="00CA27A4" w:rsidRDefault="00CB4CF6" w:rsidP="00CA27A4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  <w:sz w:val="24"/>
          <w:szCs w:val="24"/>
        </w:rPr>
      </w:pPr>
      <w:r w:rsidRPr="00CA27A4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CA27A4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CA27A4">
        <w:rPr>
          <w:rFonts w:ascii="Book Antiqua" w:hAnsi="Book Antiqua"/>
          <w:bCs/>
          <w:color w:val="000000"/>
          <w:sz w:val="24"/>
          <w:szCs w:val="24"/>
        </w:rPr>
        <w:t>Invited</w:t>
      </w:r>
      <w:r w:rsidRPr="00CA27A4">
        <w:rPr>
          <w:rFonts w:ascii="Book Antiqua" w:hAnsi="Book Antiqua"/>
          <w:bCs/>
          <w:color w:val="000000"/>
          <w:sz w:val="24"/>
          <w:szCs w:val="24"/>
          <w:lang w:eastAsia="pl-PL"/>
        </w:rPr>
        <w:t> manuscript</w:t>
      </w:r>
    </w:p>
    <w:p w14:paraId="3B460564" w14:textId="77777777" w:rsidR="00A109CD" w:rsidRPr="00CA27A4" w:rsidRDefault="00A109CD" w:rsidP="00CA27A4">
      <w:pPr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8499B68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A27A4">
        <w:rPr>
          <w:rFonts w:ascii="Book Antiqua" w:hAnsi="Book Antiqua"/>
          <w:b/>
          <w:sz w:val="24"/>
          <w:szCs w:val="24"/>
        </w:rPr>
        <w:t>Peer-review started:</w:t>
      </w:r>
      <w:r w:rsidRPr="00CA27A4">
        <w:rPr>
          <w:rFonts w:ascii="Book Antiqua" w:hAnsi="Book Antiqua"/>
          <w:sz w:val="24"/>
          <w:szCs w:val="24"/>
        </w:rPr>
        <w:t xml:space="preserve"> </w:t>
      </w:r>
      <w:r w:rsidR="00681F5E" w:rsidRPr="00CA27A4">
        <w:rPr>
          <w:rFonts w:ascii="Book Antiqua" w:hAnsi="Book Antiqua"/>
          <w:sz w:val="24"/>
          <w:szCs w:val="24"/>
        </w:rPr>
        <w:t>December</w:t>
      </w:r>
      <w:r w:rsidRPr="00CA27A4">
        <w:rPr>
          <w:rFonts w:ascii="Book Antiqua" w:hAnsi="Book Antiqua"/>
          <w:sz w:val="24"/>
          <w:szCs w:val="24"/>
        </w:rPr>
        <w:t xml:space="preserve"> 31, 20</w:t>
      </w:r>
      <w:r w:rsidR="00681F5E" w:rsidRPr="00CA27A4">
        <w:rPr>
          <w:rFonts w:ascii="Book Antiqua" w:hAnsi="Book Antiqua"/>
          <w:sz w:val="24"/>
          <w:szCs w:val="24"/>
        </w:rPr>
        <w:t>19</w:t>
      </w:r>
    </w:p>
    <w:p w14:paraId="0ADBA29A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bookmarkStart w:id="8" w:name="OLE_LINK21"/>
      <w:bookmarkStart w:id="9" w:name="OLE_LINK22"/>
      <w:r w:rsidRPr="00CA27A4">
        <w:rPr>
          <w:rFonts w:ascii="Book Antiqua" w:hAnsi="Book Antiqua"/>
          <w:b/>
          <w:sz w:val="24"/>
          <w:szCs w:val="24"/>
        </w:rPr>
        <w:t xml:space="preserve">First decision: </w:t>
      </w:r>
      <w:r w:rsidR="00681F5E" w:rsidRPr="00CA27A4">
        <w:rPr>
          <w:rFonts w:ascii="Book Antiqua" w:hAnsi="Book Antiqua"/>
          <w:sz w:val="24"/>
          <w:szCs w:val="24"/>
        </w:rPr>
        <w:t>January 13, 2020</w:t>
      </w:r>
    </w:p>
    <w:bookmarkEnd w:id="8"/>
    <w:bookmarkEnd w:id="9"/>
    <w:p w14:paraId="26F99BCE" w14:textId="47DD47EB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A27A4">
        <w:rPr>
          <w:rFonts w:ascii="Book Antiqua" w:hAnsi="Book Antiqua"/>
          <w:b/>
          <w:sz w:val="24"/>
          <w:szCs w:val="24"/>
        </w:rPr>
        <w:t>Article in press:</w:t>
      </w:r>
      <w:r w:rsidR="00E077C1">
        <w:rPr>
          <w:rFonts w:ascii="Book Antiqua" w:hAnsi="Book Antiqua" w:hint="eastAsia"/>
          <w:b/>
          <w:sz w:val="24"/>
          <w:szCs w:val="24"/>
        </w:rPr>
        <w:t xml:space="preserve"> </w:t>
      </w:r>
      <w:r w:rsidR="00E077C1" w:rsidRPr="00E077C1">
        <w:rPr>
          <w:rFonts w:ascii="Book Antiqua" w:hAnsi="Book Antiqua"/>
          <w:sz w:val="24"/>
          <w:szCs w:val="24"/>
        </w:rPr>
        <w:t>April 4, 2020</w:t>
      </w:r>
    </w:p>
    <w:p w14:paraId="50DAE79B" w14:textId="77777777" w:rsidR="00CB4CF6" w:rsidRPr="00CA27A4" w:rsidRDefault="00CB4CF6" w:rsidP="00CA27A4">
      <w:pPr>
        <w:adjustRightInd w:val="0"/>
        <w:snapToGrid w:val="0"/>
        <w:spacing w:line="360" w:lineRule="auto"/>
        <w:jc w:val="both"/>
        <w:rPr>
          <w:rStyle w:val="af"/>
          <w:rFonts w:ascii="Book Antiqua" w:hAnsi="Book Antiqua" w:cs="Arial"/>
          <w:noProof/>
          <w:sz w:val="24"/>
          <w:szCs w:val="24"/>
        </w:rPr>
      </w:pPr>
    </w:p>
    <w:p w14:paraId="78F400DE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  <w:sz w:val="24"/>
          <w:szCs w:val="24"/>
        </w:rPr>
      </w:pPr>
      <w:r w:rsidRPr="00CA27A4">
        <w:rPr>
          <w:rFonts w:ascii="Book Antiqua" w:hAnsi="Book Antiqua" w:cs="宋体"/>
          <w:b/>
          <w:sz w:val="24"/>
          <w:szCs w:val="24"/>
        </w:rPr>
        <w:t xml:space="preserve">Specialty type: </w:t>
      </w:r>
      <w:r w:rsidR="00681F5E" w:rsidRPr="00CA27A4">
        <w:rPr>
          <w:rFonts w:ascii="Book Antiqua" w:eastAsia="微软雅黑" w:hAnsi="Book Antiqua" w:cs="宋体"/>
          <w:sz w:val="24"/>
          <w:szCs w:val="24"/>
        </w:rPr>
        <w:t xml:space="preserve">Gastroenterology and </w:t>
      </w:r>
      <w:proofErr w:type="spellStart"/>
      <w:r w:rsidR="00681F5E" w:rsidRPr="00CA27A4">
        <w:rPr>
          <w:rFonts w:ascii="Book Antiqua" w:eastAsia="微软雅黑" w:hAnsi="Book Antiqua" w:cs="宋体"/>
          <w:sz w:val="24"/>
          <w:szCs w:val="24"/>
        </w:rPr>
        <w:t>hepatology</w:t>
      </w:r>
      <w:proofErr w:type="spellEnd"/>
    </w:p>
    <w:p w14:paraId="43D24381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sz w:val="24"/>
          <w:szCs w:val="24"/>
        </w:rPr>
      </w:pPr>
      <w:r w:rsidRPr="00CA27A4">
        <w:rPr>
          <w:rFonts w:ascii="Book Antiqua" w:hAnsi="Book Antiqua" w:cs="宋体"/>
          <w:b/>
          <w:sz w:val="24"/>
          <w:szCs w:val="24"/>
        </w:rPr>
        <w:t xml:space="preserve">Country of origin: </w:t>
      </w:r>
      <w:r w:rsidR="00681F5E" w:rsidRPr="00CA27A4">
        <w:rPr>
          <w:rFonts w:ascii="Book Antiqua" w:hAnsi="Book Antiqua" w:cs="宋体"/>
          <w:sz w:val="24"/>
          <w:szCs w:val="24"/>
        </w:rPr>
        <w:t>China</w:t>
      </w:r>
    </w:p>
    <w:p w14:paraId="74747344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b/>
          <w:sz w:val="24"/>
          <w:szCs w:val="24"/>
        </w:rPr>
      </w:pPr>
      <w:r w:rsidRPr="00CA27A4">
        <w:rPr>
          <w:rFonts w:ascii="Book Antiqua" w:hAnsi="Book Antiqua" w:cs="宋体"/>
          <w:b/>
          <w:sz w:val="24"/>
          <w:szCs w:val="24"/>
        </w:rPr>
        <w:t>Peer-review report classification</w:t>
      </w:r>
    </w:p>
    <w:p w14:paraId="3276FBE1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sz w:val="24"/>
          <w:szCs w:val="24"/>
        </w:rPr>
      </w:pPr>
      <w:r w:rsidRPr="00CA27A4">
        <w:rPr>
          <w:rFonts w:ascii="Book Antiqua" w:hAnsi="Book Antiqua" w:cs="宋体"/>
          <w:sz w:val="24"/>
          <w:szCs w:val="24"/>
        </w:rPr>
        <w:t>Grade </w:t>
      </w:r>
      <w:proofErr w:type="gramStart"/>
      <w:r w:rsidRPr="00CA27A4">
        <w:rPr>
          <w:rFonts w:ascii="Book Antiqua" w:hAnsi="Book Antiqua" w:cs="宋体"/>
          <w:sz w:val="24"/>
          <w:szCs w:val="24"/>
        </w:rPr>
        <w:t>A</w:t>
      </w:r>
      <w:proofErr w:type="gramEnd"/>
      <w:r w:rsidRPr="00CA27A4">
        <w:rPr>
          <w:rFonts w:ascii="Book Antiqua" w:hAnsi="Book Antiqua" w:cs="宋体"/>
          <w:sz w:val="24"/>
          <w:szCs w:val="24"/>
        </w:rPr>
        <w:t> (Excellent</w:t>
      </w:r>
      <w:r w:rsidR="00681F5E" w:rsidRPr="00CA27A4">
        <w:rPr>
          <w:rFonts w:ascii="Book Antiqua" w:hAnsi="Book Antiqua" w:cs="宋体"/>
          <w:sz w:val="24"/>
          <w:szCs w:val="24"/>
        </w:rPr>
        <w:t>): 0</w:t>
      </w:r>
    </w:p>
    <w:p w14:paraId="19A9AA1A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sz w:val="24"/>
          <w:szCs w:val="24"/>
        </w:rPr>
      </w:pPr>
      <w:r w:rsidRPr="00CA27A4">
        <w:rPr>
          <w:rFonts w:ascii="Book Antiqua" w:hAnsi="Book Antiqua" w:cs="宋体"/>
          <w:sz w:val="24"/>
          <w:szCs w:val="24"/>
        </w:rPr>
        <w:t>Grade B (Very good): B</w:t>
      </w:r>
      <w:r w:rsidR="00681F5E" w:rsidRPr="00CA27A4">
        <w:rPr>
          <w:rFonts w:ascii="Book Antiqua" w:hAnsi="Book Antiqua" w:cs="宋体"/>
          <w:sz w:val="24"/>
          <w:szCs w:val="24"/>
        </w:rPr>
        <w:t>, B</w:t>
      </w:r>
    </w:p>
    <w:p w14:paraId="1CEF663D" w14:textId="77777777" w:rsidR="00CB4CF6" w:rsidRPr="00CA27A4" w:rsidRDefault="00681F5E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sz w:val="24"/>
          <w:szCs w:val="24"/>
        </w:rPr>
      </w:pPr>
      <w:r w:rsidRPr="00CA27A4">
        <w:rPr>
          <w:rFonts w:ascii="Book Antiqua" w:hAnsi="Book Antiqua" w:cs="宋体"/>
          <w:sz w:val="24"/>
          <w:szCs w:val="24"/>
        </w:rPr>
        <w:t>Grade C (Good): 0</w:t>
      </w:r>
    </w:p>
    <w:p w14:paraId="2731EDE1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sz w:val="24"/>
          <w:szCs w:val="24"/>
        </w:rPr>
      </w:pPr>
      <w:r w:rsidRPr="00CA27A4">
        <w:rPr>
          <w:rFonts w:ascii="Book Antiqua" w:hAnsi="Book Antiqua" w:cs="宋体"/>
          <w:sz w:val="24"/>
          <w:szCs w:val="24"/>
        </w:rPr>
        <w:t>Grade D (Fair): 0</w:t>
      </w:r>
    </w:p>
    <w:p w14:paraId="417FA1A9" w14:textId="77777777" w:rsidR="00CB4CF6" w:rsidRPr="00CA27A4" w:rsidRDefault="00CB4CF6" w:rsidP="00CA27A4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kern w:val="2"/>
          <w:sz w:val="24"/>
          <w:szCs w:val="24"/>
          <w:lang w:val="hu-HU"/>
        </w:rPr>
      </w:pPr>
      <w:r w:rsidRPr="00CA27A4">
        <w:rPr>
          <w:rFonts w:ascii="Book Antiqua" w:hAnsi="Book Antiqua" w:cs="宋体"/>
          <w:sz w:val="24"/>
          <w:szCs w:val="24"/>
        </w:rPr>
        <w:t>Grade E (Poor): 0</w:t>
      </w:r>
    </w:p>
    <w:p w14:paraId="5869B0D3" w14:textId="77777777" w:rsidR="00CB4CF6" w:rsidRPr="00CA27A4" w:rsidRDefault="00CB4CF6" w:rsidP="00CA27A4">
      <w:pPr>
        <w:adjustRightInd w:val="0"/>
        <w:snapToGrid w:val="0"/>
        <w:spacing w:line="360" w:lineRule="auto"/>
        <w:jc w:val="both"/>
        <w:rPr>
          <w:rStyle w:val="af"/>
          <w:rFonts w:ascii="Book Antiqua" w:hAnsi="Book Antiqua" w:cs="Arial"/>
          <w:noProof/>
          <w:sz w:val="24"/>
          <w:szCs w:val="24"/>
          <w:lang w:val="hu-HU"/>
        </w:rPr>
      </w:pPr>
    </w:p>
    <w:p w14:paraId="69B18616" w14:textId="7C1EC610" w:rsidR="00CB4CF6" w:rsidRPr="00CA27A4" w:rsidRDefault="00CB4CF6" w:rsidP="00CA27A4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CA27A4">
        <w:rPr>
          <w:rStyle w:val="af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Pr="00CA27A4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81F5E" w:rsidRPr="00CA27A4">
        <w:rPr>
          <w:rFonts w:ascii="Book Antiqua" w:hAnsi="Book Antiqua"/>
          <w:color w:val="000000"/>
          <w:sz w:val="24"/>
          <w:szCs w:val="24"/>
          <w:lang w:val="en-GB"/>
        </w:rPr>
        <w:t xml:space="preserve">Lee HC, </w:t>
      </w:r>
      <w:proofErr w:type="spellStart"/>
      <w:r w:rsidR="00681F5E" w:rsidRPr="00CA27A4">
        <w:rPr>
          <w:rFonts w:ascii="Book Antiqua" w:hAnsi="Book Antiqua"/>
          <w:color w:val="000000"/>
          <w:sz w:val="24"/>
          <w:szCs w:val="24"/>
          <w:lang w:val="en-GB"/>
        </w:rPr>
        <w:t>Musumeci</w:t>
      </w:r>
      <w:proofErr w:type="spellEnd"/>
      <w:r w:rsidR="00681F5E" w:rsidRPr="00CA27A4">
        <w:rPr>
          <w:rFonts w:ascii="Book Antiqua" w:hAnsi="Book Antiqua"/>
          <w:color w:val="000000"/>
          <w:sz w:val="24"/>
          <w:szCs w:val="24"/>
          <w:lang w:val="en-GB"/>
        </w:rPr>
        <w:t xml:space="preserve"> G</w:t>
      </w:r>
      <w:r w:rsidRPr="00CA27A4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CA27A4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CA27A4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681F5E" w:rsidRPr="00CA27A4">
        <w:rPr>
          <w:rFonts w:ascii="Book Antiqua" w:hAnsi="Book Antiqua"/>
          <w:bCs/>
          <w:sz w:val="24"/>
          <w:szCs w:val="24"/>
          <w:lang w:val="en-GB"/>
        </w:rPr>
        <w:t>Zhang L</w:t>
      </w:r>
      <w:r w:rsidRPr="00CA27A4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C3080A" w:rsidRPr="00CA27A4">
        <w:rPr>
          <w:rFonts w:ascii="Book Antiqua" w:hAnsi="Book Antiqua"/>
          <w:b/>
          <w:bCs/>
          <w:sz w:val="24"/>
          <w:szCs w:val="24"/>
        </w:rPr>
        <w:t>L-Editor:</w:t>
      </w:r>
      <w:r w:rsidRPr="00CA27A4">
        <w:rPr>
          <w:rFonts w:ascii="Book Antiqua" w:hAnsi="Book Antiqua"/>
          <w:b/>
          <w:bCs/>
          <w:sz w:val="24"/>
          <w:szCs w:val="24"/>
        </w:rPr>
        <w:t xml:space="preserve"> </w:t>
      </w:r>
      <w:r w:rsidR="0003209B" w:rsidRPr="006B0589">
        <w:rPr>
          <w:rFonts w:ascii="Book Antiqua" w:hAnsi="Book Antiqua"/>
          <w:bCs/>
          <w:sz w:val="24"/>
          <w:szCs w:val="24"/>
        </w:rPr>
        <w:t>Wang TQ</w:t>
      </w:r>
      <w:r w:rsidR="0003209B">
        <w:rPr>
          <w:rFonts w:ascii="Book Antiqua" w:hAnsi="Book Antiqua"/>
          <w:b/>
          <w:bCs/>
          <w:sz w:val="24"/>
          <w:szCs w:val="24"/>
        </w:rPr>
        <w:t xml:space="preserve"> </w:t>
      </w:r>
      <w:r w:rsidRPr="00CA27A4">
        <w:rPr>
          <w:rFonts w:ascii="Book Antiqua" w:hAnsi="Book Antiqua"/>
          <w:b/>
          <w:bCs/>
          <w:sz w:val="24"/>
          <w:szCs w:val="24"/>
        </w:rPr>
        <w:t>E-Editor:</w:t>
      </w:r>
      <w:r w:rsidR="00E077C1">
        <w:rPr>
          <w:rFonts w:ascii="Book Antiqua" w:hAnsi="Book Antiqua" w:hint="eastAsia"/>
          <w:b/>
          <w:bCs/>
          <w:sz w:val="24"/>
          <w:szCs w:val="24"/>
        </w:rPr>
        <w:t xml:space="preserve"> </w:t>
      </w:r>
      <w:r w:rsidR="00E077C1" w:rsidRPr="00E077C1">
        <w:rPr>
          <w:rFonts w:ascii="Book Antiqua" w:hAnsi="Book Antiqua"/>
          <w:bCs/>
          <w:sz w:val="24"/>
          <w:szCs w:val="24"/>
        </w:rPr>
        <w:t>Ma YJ</w:t>
      </w:r>
    </w:p>
    <w:p w14:paraId="5A71E85C" w14:textId="77777777" w:rsidR="00CB4CF6" w:rsidRPr="00CA27A4" w:rsidRDefault="00CB4CF6" w:rsidP="00CA27A4">
      <w:pPr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A27A4">
        <w:rPr>
          <w:rFonts w:ascii="Book Antiqua" w:hAnsi="Book Antiqua" w:cs="Times New Roman"/>
          <w:sz w:val="24"/>
          <w:szCs w:val="24"/>
        </w:rPr>
        <w:br w:type="page"/>
      </w:r>
    </w:p>
    <w:p w14:paraId="5EEC009D" w14:textId="77777777" w:rsidR="002A39B5" w:rsidRPr="00CA27A4" w:rsidRDefault="002A39B5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CA27A4">
        <w:rPr>
          <w:rFonts w:ascii="Book Antiqua" w:hAnsi="Book Antiqua" w:cs="Times New Roman"/>
          <w:b/>
          <w:bCs/>
          <w:sz w:val="24"/>
          <w:szCs w:val="24"/>
        </w:rPr>
        <w:lastRenderedPageBreak/>
        <w:t>Figure Legend</w:t>
      </w:r>
    </w:p>
    <w:p w14:paraId="1EE07628" w14:textId="4B6A9983" w:rsidR="00681F5E" w:rsidRPr="00CA27A4" w:rsidRDefault="00163D14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163D14">
        <w:rPr>
          <w:rFonts w:ascii="Book Antiqua" w:hAnsi="Book Antiqua" w:cs="Times New Roman"/>
          <w:b/>
          <w:noProof/>
          <w:sz w:val="24"/>
          <w:szCs w:val="24"/>
        </w:rPr>
        <w:drawing>
          <wp:inline distT="0" distB="0" distL="0" distR="0" wp14:anchorId="550F4A7B" wp14:editId="41169136">
            <wp:extent cx="5274310" cy="5601335"/>
            <wp:effectExtent l="0" t="0" r="0" b="0"/>
            <wp:docPr id="8" name="图片 8" descr="图片包含 游戏机, 食物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601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219E52" w14:textId="0A73CE35" w:rsidR="0057380F" w:rsidRPr="00CA27A4" w:rsidRDefault="00681F5E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CA27A4">
        <w:rPr>
          <w:rFonts w:ascii="Book Antiqua" w:hAnsi="Book Antiqua" w:cs="Times New Roman"/>
          <w:b/>
          <w:sz w:val="24"/>
          <w:szCs w:val="24"/>
        </w:rPr>
        <w:t xml:space="preserve">Figure 1 </w:t>
      </w:r>
      <w:proofErr w:type="spellStart"/>
      <w:r w:rsidR="002A39B5" w:rsidRPr="00CA27A4">
        <w:rPr>
          <w:rFonts w:ascii="Book Antiqua" w:hAnsi="Book Antiqua" w:cs="Times New Roman"/>
          <w:b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b/>
          <w:sz w:val="24"/>
          <w:szCs w:val="24"/>
        </w:rPr>
        <w:t xml:space="preserve">-centered </w:t>
      </w:r>
      <w:proofErr w:type="gramStart"/>
      <w:r w:rsidR="002A39B5" w:rsidRPr="00CA27A4">
        <w:rPr>
          <w:rFonts w:ascii="Book Antiqua" w:hAnsi="Book Antiqua" w:cs="Times New Roman"/>
          <w:b/>
          <w:sz w:val="24"/>
          <w:szCs w:val="24"/>
        </w:rPr>
        <w:t>therapies</w:t>
      </w:r>
      <w:proofErr w:type="gramEnd"/>
      <w:r w:rsidR="002A39B5" w:rsidRPr="00CA27A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3209B">
        <w:rPr>
          <w:rFonts w:ascii="Book Antiqua" w:hAnsi="Book Antiqua" w:cs="Times New Roman"/>
          <w:b/>
          <w:sz w:val="24"/>
          <w:szCs w:val="24"/>
        </w:rPr>
        <w:t>against</w:t>
      </w:r>
      <w:r w:rsidR="0003209B" w:rsidRPr="00CA27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A27A4">
        <w:rPr>
          <w:rFonts w:ascii="Book Antiqua" w:hAnsi="Book Antiqua" w:cs="Times New Roman"/>
          <w:b/>
          <w:sz w:val="24"/>
          <w:szCs w:val="24"/>
        </w:rPr>
        <w:t>non</w:t>
      </w:r>
      <w:r w:rsidR="002A39B5" w:rsidRPr="00CA27A4">
        <w:rPr>
          <w:rFonts w:ascii="Book Antiqua" w:hAnsi="Book Antiqua" w:cs="Times New Roman"/>
          <w:b/>
          <w:sz w:val="24"/>
          <w:szCs w:val="24"/>
        </w:rPr>
        <w:t xml:space="preserve">-alcoholic </w:t>
      </w: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fatty liver disease</w:t>
      </w:r>
      <w:r w:rsidR="002A39B5"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t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dysbiosis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mpaired intestinal barrier </w:t>
      </w:r>
      <w:r w:rsidR="0003209B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elucidated as pathogenic factors in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non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alcoholic 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fatty liver disease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ntibiotics, probiotics, prebiotics,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synbiotics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fecal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ation</w:t>
      </w:r>
      <w:r w:rsidR="0003209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gut </w:t>
      </w:r>
      <w:proofErr w:type="spellStart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-derived components and metabolites are important treatments targeting </w:t>
      </w:r>
      <w:r w:rsidR="00A46733" w:rsidRPr="00CA27A4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ut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A39B5"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MT: Fecal </w:t>
      </w:r>
      <w:proofErr w:type="spellStart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>microbiota</w:t>
      </w:r>
      <w:proofErr w:type="spellEnd"/>
      <w:r w:rsidRPr="00CA2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plantation.</w:t>
      </w:r>
    </w:p>
    <w:p w14:paraId="38C375B3" w14:textId="77777777" w:rsidR="0057380F" w:rsidRPr="00CA27A4" w:rsidRDefault="0057380F" w:rsidP="00CA27A4">
      <w:pPr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  <w:sectPr w:rsidR="0057380F" w:rsidRPr="00CA27A4" w:rsidSect="0026546B">
          <w:headerReference w:type="even" r:id="rId10"/>
          <w:headerReference w:type="default" r:id="rId1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D871990" w14:textId="6964B9B2" w:rsidR="0057380F" w:rsidRPr="00CA27A4" w:rsidRDefault="00681F5E" w:rsidP="00CA27A4">
      <w:pPr>
        <w:snapToGrid w:val="0"/>
        <w:spacing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CA27A4">
        <w:rPr>
          <w:rFonts w:ascii="Book Antiqua" w:hAnsi="Book Antiqua" w:cs="Times New Roman"/>
          <w:b/>
          <w:bCs/>
          <w:sz w:val="24"/>
          <w:szCs w:val="24"/>
        </w:rPr>
        <w:lastRenderedPageBreak/>
        <w:t>Table 1</w:t>
      </w:r>
      <w:r w:rsidR="0057380F" w:rsidRPr="00CA27A4">
        <w:rPr>
          <w:rFonts w:ascii="Book Antiqua" w:hAnsi="Book Antiqua" w:cs="Times New Roman"/>
          <w:b/>
          <w:bCs/>
          <w:sz w:val="24"/>
          <w:szCs w:val="24"/>
        </w:rPr>
        <w:t xml:space="preserve"> Clinical trials (centered on phase 2 or phase 3) that target the gut </w:t>
      </w:r>
      <w:proofErr w:type="spellStart"/>
      <w:r w:rsidR="0057380F" w:rsidRPr="00CA27A4">
        <w:rPr>
          <w:rFonts w:ascii="Book Antiqua" w:hAnsi="Book Antiqua" w:cs="Times New Roman"/>
          <w:b/>
          <w:bCs/>
          <w:sz w:val="24"/>
          <w:szCs w:val="24"/>
        </w:rPr>
        <w:t>microbiota</w:t>
      </w:r>
      <w:proofErr w:type="spellEnd"/>
      <w:r w:rsidR="0057380F" w:rsidRPr="00CA27A4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03209B" w:rsidRPr="00CA27A4">
        <w:rPr>
          <w:rFonts w:ascii="Book Antiqua" w:hAnsi="Book Antiqua" w:cs="Times New Roman"/>
          <w:b/>
          <w:bCs/>
          <w:sz w:val="24"/>
          <w:szCs w:val="24"/>
        </w:rPr>
        <w:t>involv</w:t>
      </w:r>
      <w:r w:rsidR="0003209B">
        <w:rPr>
          <w:rFonts w:ascii="Book Antiqua" w:hAnsi="Book Antiqua" w:cs="Times New Roman"/>
          <w:b/>
          <w:bCs/>
          <w:sz w:val="24"/>
          <w:szCs w:val="24"/>
        </w:rPr>
        <w:t>ed</w:t>
      </w:r>
      <w:r w:rsidR="0003209B" w:rsidRPr="00CA27A4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7380F" w:rsidRPr="00CA27A4">
        <w:rPr>
          <w:rFonts w:ascii="Book Antiqua" w:hAnsi="Book Antiqua" w:cs="Times New Roman"/>
          <w:b/>
          <w:bCs/>
          <w:sz w:val="24"/>
          <w:szCs w:val="24"/>
        </w:rPr>
        <w:t xml:space="preserve">in </w:t>
      </w:r>
      <w:r w:rsidRPr="00CA27A4">
        <w:rPr>
          <w:rFonts w:ascii="Book Antiqua" w:hAnsi="Book Antiqua" w:cs="Times New Roman"/>
          <w:b/>
          <w:sz w:val="24"/>
          <w:szCs w:val="24"/>
        </w:rPr>
        <w:t xml:space="preserve">non-alcoholic </w:t>
      </w:r>
      <w:r w:rsidRPr="00CA27A4">
        <w:rPr>
          <w:rFonts w:ascii="Book Antiqua" w:hAnsi="Book Antiqua" w:cs="Times New Roman"/>
          <w:b/>
          <w:color w:val="000000" w:themeColor="text1"/>
          <w:sz w:val="24"/>
          <w:szCs w:val="24"/>
        </w:rPr>
        <w:t>fatty liver disease</w:t>
      </w:r>
    </w:p>
    <w:tbl>
      <w:tblPr>
        <w:tblStyle w:val="ab"/>
        <w:tblW w:w="0" w:type="auto"/>
        <w:tblInd w:w="2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3402"/>
        <w:gridCol w:w="1843"/>
        <w:gridCol w:w="2126"/>
        <w:gridCol w:w="2268"/>
        <w:gridCol w:w="2216"/>
      </w:tblGrid>
      <w:tr w:rsidR="0057380F" w:rsidRPr="00CA27A4" w14:paraId="191A92B6" w14:textId="77777777" w:rsidTr="00C3080A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02EC725F" w14:textId="5834D940" w:rsidR="0057380F" w:rsidRPr="00CA27A4" w:rsidRDefault="0057380F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NCT </w:t>
            </w:r>
            <w:r w:rsidR="0003209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</w:t>
            </w:r>
            <w:r w:rsidR="0003209B"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umber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43EC5DCF" w14:textId="61E8B4A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Condition</w:t>
            </w:r>
            <w:r w:rsidR="0003209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</w:t>
            </w:r>
            <w:r w:rsidR="0003209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DD7A9F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Intervention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35A12CF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hase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346182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tatus</w:t>
            </w:r>
          </w:p>
        </w:tc>
        <w:tc>
          <w:tcPr>
            <w:tcW w:w="2216" w:type="dxa"/>
            <w:tcBorders>
              <w:top w:val="single" w:sz="4" w:space="0" w:color="auto"/>
              <w:bottom w:val="single" w:sz="4" w:space="0" w:color="auto"/>
            </w:tcBorders>
          </w:tcPr>
          <w:p w14:paraId="331A7581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Country</w:t>
            </w:r>
          </w:p>
        </w:tc>
      </w:tr>
      <w:tr w:rsidR="0057380F" w:rsidRPr="00CA27A4" w14:paraId="748EE916" w14:textId="77777777" w:rsidTr="00C3080A"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B7B071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1355575</w:t>
            </w:r>
          </w:p>
        </w:tc>
        <w:tc>
          <w:tcPr>
            <w:tcW w:w="3402" w:type="dxa"/>
            <w:tcBorders>
              <w:top w:val="single" w:sz="4" w:space="0" w:color="auto"/>
            </w:tcBorders>
            <w:vAlign w:val="center"/>
          </w:tcPr>
          <w:p w14:paraId="29CCC9D0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067081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7BADC71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4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54BBF02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Terminated</w:t>
            </w:r>
          </w:p>
        </w:tc>
        <w:tc>
          <w:tcPr>
            <w:tcW w:w="2216" w:type="dxa"/>
            <w:tcBorders>
              <w:top w:val="single" w:sz="4" w:space="0" w:color="auto"/>
            </w:tcBorders>
            <w:vAlign w:val="center"/>
          </w:tcPr>
          <w:p w14:paraId="48F8317A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Kingdom</w:t>
            </w:r>
          </w:p>
        </w:tc>
      </w:tr>
      <w:tr w:rsidR="0057380F" w:rsidRPr="00CA27A4" w14:paraId="336DBEA6" w14:textId="77777777" w:rsidTr="00C3080A">
        <w:tc>
          <w:tcPr>
            <w:tcW w:w="1843" w:type="dxa"/>
            <w:vAlign w:val="center"/>
          </w:tcPr>
          <w:p w14:paraId="2990F40B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329405</w:t>
            </w:r>
          </w:p>
        </w:tc>
        <w:tc>
          <w:tcPr>
            <w:tcW w:w="3402" w:type="dxa"/>
            <w:vAlign w:val="center"/>
          </w:tcPr>
          <w:p w14:paraId="38EF17F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47786ED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vAlign w:val="center"/>
          </w:tcPr>
          <w:p w14:paraId="7241532B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4</w:t>
            </w:r>
          </w:p>
        </w:tc>
        <w:tc>
          <w:tcPr>
            <w:tcW w:w="2268" w:type="dxa"/>
            <w:vAlign w:val="center"/>
          </w:tcPr>
          <w:p w14:paraId="4F209EB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3176BE4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inland</w:t>
            </w:r>
          </w:p>
        </w:tc>
      </w:tr>
      <w:tr w:rsidR="0057380F" w:rsidRPr="00CA27A4" w14:paraId="17A800BB" w14:textId="77777777" w:rsidTr="00C3080A">
        <w:tc>
          <w:tcPr>
            <w:tcW w:w="1843" w:type="dxa"/>
            <w:vAlign w:val="center"/>
          </w:tcPr>
          <w:p w14:paraId="1437A386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1759628</w:t>
            </w:r>
          </w:p>
        </w:tc>
        <w:tc>
          <w:tcPr>
            <w:tcW w:w="3402" w:type="dxa"/>
            <w:vAlign w:val="center"/>
          </w:tcPr>
          <w:p w14:paraId="35890E8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65FEB8B0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vAlign w:val="center"/>
          </w:tcPr>
          <w:p w14:paraId="780036D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3B45B0F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7BA22D1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ran</w:t>
            </w:r>
          </w:p>
        </w:tc>
      </w:tr>
      <w:tr w:rsidR="0057380F" w:rsidRPr="00CA27A4" w14:paraId="59587A4B" w14:textId="77777777" w:rsidTr="00C3080A">
        <w:tc>
          <w:tcPr>
            <w:tcW w:w="1843" w:type="dxa"/>
            <w:vAlign w:val="center"/>
          </w:tcPr>
          <w:p w14:paraId="2330BCB5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1712711</w:t>
            </w:r>
          </w:p>
        </w:tc>
        <w:tc>
          <w:tcPr>
            <w:tcW w:w="3402" w:type="dxa"/>
            <w:vAlign w:val="center"/>
          </w:tcPr>
          <w:p w14:paraId="1FC43D21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4669D881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vAlign w:val="center"/>
          </w:tcPr>
          <w:p w14:paraId="65A3AB9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52F9F0A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5992371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ran</w:t>
            </w:r>
          </w:p>
        </w:tc>
      </w:tr>
      <w:tr w:rsidR="0057380F" w:rsidRPr="00CA27A4" w14:paraId="7EE9200F" w14:textId="77777777" w:rsidTr="00C3080A">
        <w:tc>
          <w:tcPr>
            <w:tcW w:w="1843" w:type="dxa"/>
            <w:vAlign w:val="center"/>
          </w:tcPr>
          <w:p w14:paraId="325882A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1654549</w:t>
            </w:r>
          </w:p>
        </w:tc>
        <w:tc>
          <w:tcPr>
            <w:tcW w:w="3402" w:type="dxa"/>
            <w:vAlign w:val="center"/>
          </w:tcPr>
          <w:p w14:paraId="08987691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5C0959D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vAlign w:val="center"/>
          </w:tcPr>
          <w:p w14:paraId="6DC94E2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5EC8D47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598C857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ran</w:t>
            </w:r>
          </w:p>
        </w:tc>
      </w:tr>
      <w:tr w:rsidR="0057380F" w:rsidRPr="00CA27A4" w14:paraId="109E6DF5" w14:textId="77777777" w:rsidTr="00C3080A">
        <w:tc>
          <w:tcPr>
            <w:tcW w:w="1843" w:type="dxa"/>
            <w:vAlign w:val="center"/>
          </w:tcPr>
          <w:p w14:paraId="507FECF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1876108</w:t>
            </w:r>
          </w:p>
        </w:tc>
        <w:tc>
          <w:tcPr>
            <w:tcW w:w="3402" w:type="dxa"/>
            <w:vAlign w:val="center"/>
          </w:tcPr>
          <w:p w14:paraId="56B38465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Fatty </w:t>
            </w:r>
            <w:r w:rsidR="00995785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liver</w:t>
            </w:r>
          </w:p>
        </w:tc>
        <w:tc>
          <w:tcPr>
            <w:tcW w:w="1843" w:type="dxa"/>
            <w:vAlign w:val="center"/>
          </w:tcPr>
          <w:p w14:paraId="3FEAF267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vAlign w:val="center"/>
          </w:tcPr>
          <w:p w14:paraId="33623FD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5B3826E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143A035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ran</w:t>
            </w:r>
          </w:p>
        </w:tc>
      </w:tr>
      <w:tr w:rsidR="0057380F" w:rsidRPr="00CA27A4" w14:paraId="7D745FEF" w14:textId="77777777" w:rsidTr="00C3080A">
        <w:tc>
          <w:tcPr>
            <w:tcW w:w="1843" w:type="dxa"/>
            <w:vAlign w:val="center"/>
          </w:tcPr>
          <w:p w14:paraId="28ED0B9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510599</w:t>
            </w:r>
          </w:p>
        </w:tc>
        <w:tc>
          <w:tcPr>
            <w:tcW w:w="3402" w:type="dxa"/>
            <w:vAlign w:val="center"/>
          </w:tcPr>
          <w:p w14:paraId="28E1C96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SH</w:t>
            </w:r>
          </w:p>
        </w:tc>
        <w:tc>
          <w:tcPr>
            <w:tcW w:w="1843" w:type="dxa"/>
            <w:vAlign w:val="center"/>
          </w:tcPr>
          <w:p w14:paraId="78F7C3A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ntibiotics</w:t>
            </w:r>
          </w:p>
        </w:tc>
        <w:tc>
          <w:tcPr>
            <w:tcW w:w="2126" w:type="dxa"/>
            <w:vAlign w:val="center"/>
          </w:tcPr>
          <w:p w14:paraId="54193AE6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66F57EF7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7314BBC5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States</w:t>
            </w:r>
          </w:p>
        </w:tc>
      </w:tr>
      <w:tr w:rsidR="0057380F" w:rsidRPr="00CA27A4" w14:paraId="4B1C9E5F" w14:textId="77777777" w:rsidTr="00C3080A">
        <w:tc>
          <w:tcPr>
            <w:tcW w:w="1843" w:type="dxa"/>
            <w:vAlign w:val="center"/>
          </w:tcPr>
          <w:p w14:paraId="74915F4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0068094</w:t>
            </w:r>
          </w:p>
        </w:tc>
        <w:tc>
          <w:tcPr>
            <w:tcW w:w="3402" w:type="dxa"/>
            <w:vAlign w:val="center"/>
          </w:tcPr>
          <w:p w14:paraId="08008EE5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Fatty </w:t>
            </w:r>
            <w:r w:rsidR="00995785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liver</w:t>
            </w:r>
          </w:p>
        </w:tc>
        <w:tc>
          <w:tcPr>
            <w:tcW w:w="1843" w:type="dxa"/>
            <w:vAlign w:val="center"/>
          </w:tcPr>
          <w:p w14:paraId="18769CEB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robiotics</w:t>
            </w:r>
          </w:p>
        </w:tc>
        <w:tc>
          <w:tcPr>
            <w:tcW w:w="2126" w:type="dxa"/>
            <w:vAlign w:val="center"/>
          </w:tcPr>
          <w:p w14:paraId="196E9FEA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43F9A4DB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Terminated</w:t>
            </w:r>
          </w:p>
        </w:tc>
        <w:tc>
          <w:tcPr>
            <w:tcW w:w="2216" w:type="dxa"/>
            <w:vAlign w:val="center"/>
          </w:tcPr>
          <w:p w14:paraId="5B363F06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States</w:t>
            </w:r>
          </w:p>
        </w:tc>
      </w:tr>
      <w:tr w:rsidR="0057380F" w:rsidRPr="00CA27A4" w14:paraId="702B4107" w14:textId="77777777" w:rsidTr="00C3080A">
        <w:tc>
          <w:tcPr>
            <w:tcW w:w="1843" w:type="dxa"/>
            <w:vAlign w:val="center"/>
          </w:tcPr>
          <w:p w14:paraId="23F4908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972567</w:t>
            </w:r>
          </w:p>
        </w:tc>
        <w:tc>
          <w:tcPr>
            <w:tcW w:w="3402" w:type="dxa"/>
            <w:vAlign w:val="center"/>
          </w:tcPr>
          <w:p w14:paraId="78589793" w14:textId="77777777" w:rsidR="0057380F" w:rsidRPr="00CA27A4" w:rsidRDefault="00681F5E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Metabolic syndrome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79BBE620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robiotics</w:t>
            </w:r>
          </w:p>
        </w:tc>
        <w:tc>
          <w:tcPr>
            <w:tcW w:w="2126" w:type="dxa"/>
            <w:vAlign w:val="center"/>
          </w:tcPr>
          <w:p w14:paraId="3878400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783E183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known status</w:t>
            </w:r>
            <w:r w:rsidR="00995785" w:rsidRPr="00CA27A4">
              <w:rPr>
                <w:rFonts w:ascii="Book Antiqua" w:hAnsi="Book Antiqua" w:cs="Times New Roman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216" w:type="dxa"/>
            <w:vAlign w:val="center"/>
          </w:tcPr>
          <w:p w14:paraId="01352DD0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Spain</w:t>
            </w:r>
          </w:p>
        </w:tc>
      </w:tr>
      <w:tr w:rsidR="0057380F" w:rsidRPr="00CA27A4" w14:paraId="75786A4A" w14:textId="77777777" w:rsidTr="00C3080A">
        <w:tc>
          <w:tcPr>
            <w:tcW w:w="1843" w:type="dxa"/>
            <w:vAlign w:val="center"/>
          </w:tcPr>
          <w:p w14:paraId="466A99C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3511365</w:t>
            </w:r>
          </w:p>
        </w:tc>
        <w:tc>
          <w:tcPr>
            <w:tcW w:w="3402" w:type="dxa"/>
            <w:vAlign w:val="center"/>
          </w:tcPr>
          <w:p w14:paraId="029A9D26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008B6837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robiotics</w:t>
            </w:r>
          </w:p>
        </w:tc>
        <w:tc>
          <w:tcPr>
            <w:tcW w:w="2126" w:type="dxa"/>
            <w:vAlign w:val="center"/>
          </w:tcPr>
          <w:p w14:paraId="7F29BC4D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7F29E141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Terminated</w:t>
            </w:r>
          </w:p>
        </w:tc>
        <w:tc>
          <w:tcPr>
            <w:tcW w:w="2216" w:type="dxa"/>
            <w:vAlign w:val="center"/>
          </w:tcPr>
          <w:p w14:paraId="04B3816A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States</w:t>
            </w:r>
          </w:p>
        </w:tc>
      </w:tr>
      <w:tr w:rsidR="0057380F" w:rsidRPr="00CA27A4" w14:paraId="0FFF8AE4" w14:textId="77777777" w:rsidTr="00C3080A">
        <w:tc>
          <w:tcPr>
            <w:tcW w:w="1843" w:type="dxa"/>
            <w:vAlign w:val="center"/>
          </w:tcPr>
          <w:p w14:paraId="27928E3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3585413</w:t>
            </w:r>
          </w:p>
        </w:tc>
        <w:tc>
          <w:tcPr>
            <w:tcW w:w="3402" w:type="dxa"/>
            <w:vAlign w:val="center"/>
          </w:tcPr>
          <w:p w14:paraId="3C66E591" w14:textId="77777777" w:rsidR="0057380F" w:rsidRPr="00CA27A4" w:rsidRDefault="00681F5E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Obesity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5281C2B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robiotics</w:t>
            </w:r>
          </w:p>
        </w:tc>
        <w:tc>
          <w:tcPr>
            <w:tcW w:w="2126" w:type="dxa"/>
            <w:vAlign w:val="center"/>
          </w:tcPr>
          <w:p w14:paraId="5718CF6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3</w:t>
            </w:r>
          </w:p>
        </w:tc>
        <w:tc>
          <w:tcPr>
            <w:tcW w:w="2268" w:type="dxa"/>
            <w:vAlign w:val="center"/>
          </w:tcPr>
          <w:p w14:paraId="6DD9C78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Recruiting</w:t>
            </w:r>
          </w:p>
        </w:tc>
        <w:tc>
          <w:tcPr>
            <w:tcW w:w="2216" w:type="dxa"/>
            <w:vAlign w:val="center"/>
          </w:tcPr>
          <w:p w14:paraId="56C99FA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Germany</w:t>
            </w:r>
          </w:p>
        </w:tc>
      </w:tr>
      <w:tr w:rsidR="0057380F" w:rsidRPr="00CA27A4" w14:paraId="3E64575B" w14:textId="77777777" w:rsidTr="00C3080A">
        <w:tc>
          <w:tcPr>
            <w:tcW w:w="1843" w:type="dxa"/>
            <w:vAlign w:val="center"/>
          </w:tcPr>
          <w:p w14:paraId="597FF48A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4175392</w:t>
            </w:r>
          </w:p>
        </w:tc>
        <w:tc>
          <w:tcPr>
            <w:tcW w:w="3402" w:type="dxa"/>
            <w:vAlign w:val="center"/>
          </w:tcPr>
          <w:p w14:paraId="1CD53650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Fatty </w:t>
            </w:r>
            <w:r w:rsidR="00995785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liver disease</w:t>
            </w:r>
          </w:p>
        </w:tc>
        <w:tc>
          <w:tcPr>
            <w:tcW w:w="1843" w:type="dxa"/>
            <w:vAlign w:val="center"/>
          </w:tcPr>
          <w:p w14:paraId="3A916F4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robiotics</w:t>
            </w:r>
          </w:p>
        </w:tc>
        <w:tc>
          <w:tcPr>
            <w:tcW w:w="2126" w:type="dxa"/>
            <w:vAlign w:val="center"/>
          </w:tcPr>
          <w:p w14:paraId="7866FD49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220FDB7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ot yet recruiting</w:t>
            </w:r>
          </w:p>
        </w:tc>
        <w:tc>
          <w:tcPr>
            <w:tcW w:w="2216" w:type="dxa"/>
            <w:vAlign w:val="center"/>
          </w:tcPr>
          <w:p w14:paraId="55627D0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States</w:t>
            </w:r>
          </w:p>
        </w:tc>
      </w:tr>
      <w:tr w:rsidR="0057380F" w:rsidRPr="00CA27A4" w14:paraId="794DA689" w14:textId="77777777" w:rsidTr="00C3080A">
        <w:tc>
          <w:tcPr>
            <w:tcW w:w="1843" w:type="dxa"/>
            <w:vAlign w:val="center"/>
          </w:tcPr>
          <w:p w14:paraId="2A780CA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530138</w:t>
            </w:r>
          </w:p>
        </w:tc>
        <w:tc>
          <w:tcPr>
            <w:tcW w:w="3402" w:type="dxa"/>
            <w:vAlign w:val="center"/>
          </w:tcPr>
          <w:p w14:paraId="5A8A77A0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SH</w:t>
            </w:r>
          </w:p>
        </w:tc>
        <w:tc>
          <w:tcPr>
            <w:tcW w:w="1843" w:type="dxa"/>
            <w:vAlign w:val="center"/>
          </w:tcPr>
          <w:p w14:paraId="0D1C12D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Synbiotics</w:t>
            </w:r>
            <w:proofErr w:type="spellEnd"/>
          </w:p>
        </w:tc>
        <w:tc>
          <w:tcPr>
            <w:tcW w:w="2126" w:type="dxa"/>
            <w:vAlign w:val="center"/>
          </w:tcPr>
          <w:p w14:paraId="090C64AE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3</w:t>
            </w:r>
          </w:p>
        </w:tc>
        <w:tc>
          <w:tcPr>
            <w:tcW w:w="2268" w:type="dxa"/>
            <w:vAlign w:val="center"/>
          </w:tcPr>
          <w:p w14:paraId="3B7F2A1F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known status</w:t>
            </w: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216" w:type="dxa"/>
            <w:vAlign w:val="center"/>
          </w:tcPr>
          <w:p w14:paraId="187FC8F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ran</w:t>
            </w:r>
          </w:p>
        </w:tc>
      </w:tr>
      <w:tr w:rsidR="0057380F" w:rsidRPr="00CA27A4" w14:paraId="7841EC5C" w14:textId="77777777" w:rsidTr="00C3080A">
        <w:tc>
          <w:tcPr>
            <w:tcW w:w="1843" w:type="dxa"/>
            <w:vAlign w:val="center"/>
          </w:tcPr>
          <w:p w14:paraId="32FACAC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1791959</w:t>
            </w:r>
          </w:p>
        </w:tc>
        <w:tc>
          <w:tcPr>
            <w:tcW w:w="3402" w:type="dxa"/>
            <w:vAlign w:val="center"/>
          </w:tcPr>
          <w:p w14:paraId="5A43368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SH</w:t>
            </w:r>
          </w:p>
        </w:tc>
        <w:tc>
          <w:tcPr>
            <w:tcW w:w="1843" w:type="dxa"/>
            <w:vAlign w:val="center"/>
          </w:tcPr>
          <w:p w14:paraId="5F908069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Synbiotics</w:t>
            </w:r>
            <w:proofErr w:type="spellEnd"/>
          </w:p>
        </w:tc>
        <w:tc>
          <w:tcPr>
            <w:tcW w:w="2126" w:type="dxa"/>
            <w:vAlign w:val="center"/>
          </w:tcPr>
          <w:p w14:paraId="459B1708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3</w:t>
            </w:r>
          </w:p>
        </w:tc>
        <w:tc>
          <w:tcPr>
            <w:tcW w:w="2268" w:type="dxa"/>
            <w:vAlign w:val="center"/>
          </w:tcPr>
          <w:p w14:paraId="69CF746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56B1A63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ran</w:t>
            </w:r>
          </w:p>
        </w:tc>
      </w:tr>
      <w:tr w:rsidR="0057380F" w:rsidRPr="00CA27A4" w14:paraId="2C390E15" w14:textId="77777777" w:rsidTr="00C3080A">
        <w:tc>
          <w:tcPr>
            <w:tcW w:w="1843" w:type="dxa"/>
            <w:vAlign w:val="center"/>
          </w:tcPr>
          <w:p w14:paraId="14156C9A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496390</w:t>
            </w:r>
          </w:p>
        </w:tc>
        <w:tc>
          <w:tcPr>
            <w:tcW w:w="3402" w:type="dxa"/>
            <w:vAlign w:val="center"/>
          </w:tcPr>
          <w:p w14:paraId="14F4081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Diabetes </w:t>
            </w:r>
            <w:r w:rsidR="00995785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mellitus/</w:t>
            </w: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70E64FE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4E939DE4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101D195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4762969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anada</w:t>
            </w:r>
          </w:p>
        </w:tc>
      </w:tr>
      <w:tr w:rsidR="0057380F" w:rsidRPr="00CA27A4" w14:paraId="7E3B8D39" w14:textId="77777777" w:rsidTr="00C3080A">
        <w:tc>
          <w:tcPr>
            <w:tcW w:w="1843" w:type="dxa"/>
            <w:vAlign w:val="center"/>
          </w:tcPr>
          <w:p w14:paraId="23DDF793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lastRenderedPageBreak/>
              <w:t>NCT02530385</w:t>
            </w:r>
          </w:p>
        </w:tc>
        <w:tc>
          <w:tcPr>
            <w:tcW w:w="3402" w:type="dxa"/>
            <w:vAlign w:val="center"/>
          </w:tcPr>
          <w:p w14:paraId="156F81DF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Obesity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71D5F5B7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3840660A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1997718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ompleted</w:t>
            </w:r>
          </w:p>
        </w:tc>
        <w:tc>
          <w:tcPr>
            <w:tcW w:w="2216" w:type="dxa"/>
            <w:vAlign w:val="center"/>
          </w:tcPr>
          <w:p w14:paraId="61EA8D4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States</w:t>
            </w:r>
          </w:p>
        </w:tc>
      </w:tr>
      <w:tr w:rsidR="0057380F" w:rsidRPr="00CA27A4" w14:paraId="6CE0E0AE" w14:textId="77777777" w:rsidTr="00C3080A">
        <w:tc>
          <w:tcPr>
            <w:tcW w:w="1843" w:type="dxa"/>
            <w:vAlign w:val="center"/>
          </w:tcPr>
          <w:p w14:paraId="4DA5C42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741518</w:t>
            </w:r>
          </w:p>
        </w:tc>
        <w:tc>
          <w:tcPr>
            <w:tcW w:w="3402" w:type="dxa"/>
            <w:vAlign w:val="center"/>
          </w:tcPr>
          <w:p w14:paraId="6B623313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Obesity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314E613B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26F4DBB1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1A9CE52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Active, not recruiting</w:t>
            </w:r>
          </w:p>
        </w:tc>
        <w:tc>
          <w:tcPr>
            <w:tcW w:w="2216" w:type="dxa"/>
            <w:vAlign w:val="center"/>
          </w:tcPr>
          <w:p w14:paraId="1010BAF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States</w:t>
            </w:r>
          </w:p>
        </w:tc>
      </w:tr>
      <w:tr w:rsidR="0057380F" w:rsidRPr="00CA27A4" w14:paraId="277D80EF" w14:textId="77777777" w:rsidTr="00C3080A">
        <w:tc>
          <w:tcPr>
            <w:tcW w:w="1843" w:type="dxa"/>
            <w:vAlign w:val="center"/>
          </w:tcPr>
          <w:p w14:paraId="0A185C57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970877</w:t>
            </w:r>
          </w:p>
        </w:tc>
        <w:tc>
          <w:tcPr>
            <w:tcW w:w="3402" w:type="dxa"/>
            <w:vAlign w:val="center"/>
          </w:tcPr>
          <w:p w14:paraId="639B2316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Obesity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519DE6A5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31A6381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50C360CA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Recruiting</w:t>
            </w:r>
          </w:p>
        </w:tc>
        <w:tc>
          <w:tcPr>
            <w:tcW w:w="2216" w:type="dxa"/>
            <w:vAlign w:val="center"/>
          </w:tcPr>
          <w:p w14:paraId="7264FE5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anada</w:t>
            </w:r>
          </w:p>
        </w:tc>
      </w:tr>
      <w:tr w:rsidR="0057380F" w:rsidRPr="00CA27A4" w14:paraId="0A871A03" w14:textId="77777777" w:rsidTr="00C3080A">
        <w:tc>
          <w:tcPr>
            <w:tcW w:w="1843" w:type="dxa"/>
            <w:vAlign w:val="center"/>
          </w:tcPr>
          <w:p w14:paraId="14C80F18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050607</w:t>
            </w:r>
          </w:p>
        </w:tc>
        <w:tc>
          <w:tcPr>
            <w:tcW w:w="3402" w:type="dxa"/>
            <w:vAlign w:val="center"/>
          </w:tcPr>
          <w:p w14:paraId="59F7BD05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Metabolic syndrome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AFLD</w:t>
            </w:r>
          </w:p>
        </w:tc>
        <w:tc>
          <w:tcPr>
            <w:tcW w:w="1843" w:type="dxa"/>
            <w:vAlign w:val="center"/>
          </w:tcPr>
          <w:p w14:paraId="101B5697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03D5964E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3</w:t>
            </w:r>
          </w:p>
        </w:tc>
        <w:tc>
          <w:tcPr>
            <w:tcW w:w="2268" w:type="dxa"/>
            <w:vAlign w:val="center"/>
          </w:tcPr>
          <w:p w14:paraId="33F3F1B3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known status</w:t>
            </w: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216" w:type="dxa"/>
            <w:vAlign w:val="center"/>
          </w:tcPr>
          <w:p w14:paraId="308C1ED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Italy</w:t>
            </w:r>
          </w:p>
        </w:tc>
      </w:tr>
      <w:tr w:rsidR="0057380F" w:rsidRPr="00CA27A4" w14:paraId="72DD4364" w14:textId="77777777" w:rsidTr="00C3080A">
        <w:tc>
          <w:tcPr>
            <w:tcW w:w="1843" w:type="dxa"/>
            <w:vAlign w:val="center"/>
          </w:tcPr>
          <w:p w14:paraId="7BFD8FA5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2862249</w:t>
            </w:r>
          </w:p>
        </w:tc>
        <w:tc>
          <w:tcPr>
            <w:tcW w:w="3402" w:type="dxa"/>
            <w:vAlign w:val="center"/>
          </w:tcPr>
          <w:p w14:paraId="497CB3BD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irrhosis</w:t>
            </w:r>
          </w:p>
        </w:tc>
        <w:tc>
          <w:tcPr>
            <w:tcW w:w="1843" w:type="dxa"/>
            <w:vAlign w:val="center"/>
          </w:tcPr>
          <w:p w14:paraId="50082AC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645F162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3</w:t>
            </w:r>
          </w:p>
        </w:tc>
        <w:tc>
          <w:tcPr>
            <w:tcW w:w="2268" w:type="dxa"/>
            <w:vAlign w:val="center"/>
          </w:tcPr>
          <w:p w14:paraId="2EE2810F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Recruiting</w:t>
            </w:r>
          </w:p>
        </w:tc>
        <w:tc>
          <w:tcPr>
            <w:tcW w:w="2216" w:type="dxa"/>
            <w:vAlign w:val="center"/>
          </w:tcPr>
          <w:p w14:paraId="427DE594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ited Kingdom</w:t>
            </w:r>
          </w:p>
        </w:tc>
      </w:tr>
      <w:tr w:rsidR="0057380F" w:rsidRPr="00CA27A4" w14:paraId="74AB71DC" w14:textId="77777777" w:rsidTr="00C3080A">
        <w:tc>
          <w:tcPr>
            <w:tcW w:w="1843" w:type="dxa"/>
            <w:vAlign w:val="center"/>
          </w:tcPr>
          <w:p w14:paraId="2D6F515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NCT03014505</w:t>
            </w:r>
          </w:p>
        </w:tc>
        <w:tc>
          <w:tcPr>
            <w:tcW w:w="3402" w:type="dxa"/>
            <w:vAlign w:val="center"/>
          </w:tcPr>
          <w:p w14:paraId="2290FDFB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irrhosis</w:t>
            </w:r>
          </w:p>
        </w:tc>
        <w:tc>
          <w:tcPr>
            <w:tcW w:w="1843" w:type="dxa"/>
            <w:vAlign w:val="center"/>
          </w:tcPr>
          <w:p w14:paraId="2F6C4B92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FMT</w:t>
            </w:r>
          </w:p>
        </w:tc>
        <w:tc>
          <w:tcPr>
            <w:tcW w:w="2126" w:type="dxa"/>
            <w:vAlign w:val="center"/>
          </w:tcPr>
          <w:p w14:paraId="689BDB28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1/</w:t>
            </w:r>
            <w:r w:rsidR="0057380F"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Phase 2</w:t>
            </w:r>
          </w:p>
        </w:tc>
        <w:tc>
          <w:tcPr>
            <w:tcW w:w="2268" w:type="dxa"/>
            <w:vAlign w:val="center"/>
          </w:tcPr>
          <w:p w14:paraId="3E33736F" w14:textId="77777777" w:rsidR="0057380F" w:rsidRPr="00CA27A4" w:rsidRDefault="00995785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Unknown status</w:t>
            </w: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216" w:type="dxa"/>
            <w:vAlign w:val="center"/>
          </w:tcPr>
          <w:p w14:paraId="56E0445C" w14:textId="77777777" w:rsidR="0057380F" w:rsidRPr="00CA27A4" w:rsidRDefault="0057380F" w:rsidP="00CA27A4">
            <w:pPr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CA27A4">
              <w:rPr>
                <w:rFonts w:ascii="Book Antiqua" w:hAnsi="Book Antiqua" w:cs="Times New Roman"/>
                <w:color w:val="000000"/>
                <w:sz w:val="24"/>
                <w:szCs w:val="24"/>
              </w:rPr>
              <w:t>China</w:t>
            </w:r>
          </w:p>
        </w:tc>
      </w:tr>
    </w:tbl>
    <w:p w14:paraId="703BE919" w14:textId="7E7F4230" w:rsidR="0057380F" w:rsidRPr="00CA27A4" w:rsidRDefault="00995785" w:rsidP="00CA27A4">
      <w:pPr>
        <w:snapToGrid w:val="0"/>
        <w:spacing w:line="360" w:lineRule="auto"/>
        <w:jc w:val="both"/>
        <w:rPr>
          <w:rFonts w:ascii="Book Antiqua" w:eastAsia="DengXian" w:hAnsi="Book Antiqua" w:cs="Times New Roman"/>
          <w:color w:val="000000"/>
          <w:sz w:val="24"/>
          <w:szCs w:val="24"/>
        </w:rPr>
      </w:pPr>
      <w:r w:rsidRPr="00CA27A4">
        <w:rPr>
          <w:rFonts w:ascii="Book Antiqua" w:eastAsia="DengXian" w:hAnsi="Book Antiqua" w:cs="Times New Roman"/>
          <w:color w:val="000000"/>
          <w:sz w:val="24"/>
          <w:szCs w:val="24"/>
          <w:vertAlign w:val="superscript"/>
        </w:rPr>
        <w:t>1</w:t>
      </w:r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>Study has passed its completion date and status has not been verified in more than two years.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proofErr w:type="gramStart"/>
      <w:r w:rsidR="0003209B" w:rsidRPr="00CA27A4">
        <w:rPr>
          <w:rFonts w:ascii="Book Antiqua" w:eastAsia="DengXian" w:hAnsi="Book Antiqua" w:cs="Times New Roman"/>
          <w:color w:val="000000"/>
          <w:sz w:val="24"/>
          <w:szCs w:val="24"/>
        </w:rPr>
        <w:t>Dat</w:t>
      </w:r>
      <w:r w:rsidR="0003209B">
        <w:rPr>
          <w:rFonts w:ascii="Book Antiqua" w:eastAsia="DengXian" w:hAnsi="Book Antiqua" w:cs="Times New Roman"/>
          <w:color w:val="000000"/>
          <w:sz w:val="24"/>
          <w:szCs w:val="24"/>
        </w:rPr>
        <w:t>a</w:t>
      </w:r>
      <w:r w:rsidR="0003209B"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from </w:t>
      </w:r>
      <w:hyperlink r:id="rId12" w:history="1">
        <w:r w:rsidR="000B3576" w:rsidRPr="005372EA">
          <w:rPr>
            <w:rStyle w:val="a9"/>
            <w:rFonts w:ascii="Book Antiqua" w:eastAsia="DengXian" w:hAnsi="Book Antiqua" w:cs="Times New Roman"/>
            <w:sz w:val="24"/>
            <w:szCs w:val="24"/>
          </w:rPr>
          <w:t>https://clinicaltrials.gov/</w:t>
        </w:r>
      </w:hyperlink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.</w:t>
      </w:r>
      <w:proofErr w:type="gramEnd"/>
      <w:r w:rsidR="000B3576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FMT:</w:t>
      </w:r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Fecal </w:t>
      </w:r>
      <w:proofErr w:type="spellStart"/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>mi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crobiota</w:t>
      </w:r>
      <w:proofErr w:type="spellEnd"/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transplantation; NAFLD:</w:t>
      </w:r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Non</w:t>
      </w:r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>-alco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holic fatty liver disease; NASH:</w:t>
      </w:r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Non</w:t>
      </w:r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 xml:space="preserve">-alcoholic </w:t>
      </w:r>
      <w:proofErr w:type="spellStart"/>
      <w:r w:rsidR="0057380F" w:rsidRPr="00CA27A4">
        <w:rPr>
          <w:rFonts w:ascii="Book Antiqua" w:eastAsia="DengXian" w:hAnsi="Book Antiqua" w:cs="Times New Roman"/>
          <w:color w:val="000000"/>
          <w:sz w:val="24"/>
          <w:szCs w:val="24"/>
        </w:rPr>
        <w:t>ste</w:t>
      </w:r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atohepatitis</w:t>
      </w:r>
      <w:proofErr w:type="spellEnd"/>
      <w:r w:rsidRPr="00CA27A4">
        <w:rPr>
          <w:rFonts w:ascii="Book Antiqua" w:eastAsia="DengXian" w:hAnsi="Book Antiqua" w:cs="Times New Roman"/>
          <w:color w:val="000000"/>
          <w:sz w:val="24"/>
          <w:szCs w:val="24"/>
        </w:rPr>
        <w:t>.</w:t>
      </w:r>
    </w:p>
    <w:sectPr w:rsidR="0057380F" w:rsidRPr="00CA27A4" w:rsidSect="00CD1B6A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C5A410" w14:textId="77777777" w:rsidR="005A3910" w:rsidRDefault="005A3910" w:rsidP="008C5247">
      <w:r>
        <w:separator/>
      </w:r>
    </w:p>
  </w:endnote>
  <w:endnote w:type="continuationSeparator" w:id="0">
    <w:p w14:paraId="62AD91F6" w14:textId="77777777" w:rsidR="005A3910" w:rsidRDefault="005A3910" w:rsidP="008C524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AdvPTimes">
    <w:altName w:val="Times New Roman"/>
    <w:panose1 w:val="00000000000000000000"/>
    <w:charset w:val="00"/>
    <w:family w:val="roman"/>
    <w:notTrueType/>
    <w:pitch w:val="default"/>
  </w:font>
  <w:font w:name="AdvPTimesI">
    <w:altName w:val="Times New Roman"/>
    <w:panose1 w:val="00000000000000000000"/>
    <w:charset w:val="00"/>
    <w:family w:val="roman"/>
    <w:notTrueType/>
    <w:pitch w:val="default"/>
  </w:font>
  <w:font w:name="STIX-Italic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5F87CD" w14:textId="77777777" w:rsidR="005A3910" w:rsidRDefault="005A3910" w:rsidP="008C5247">
      <w:r>
        <w:separator/>
      </w:r>
    </w:p>
  </w:footnote>
  <w:footnote w:type="continuationSeparator" w:id="0">
    <w:p w14:paraId="147B49C5" w14:textId="77777777" w:rsidR="005A3910" w:rsidRDefault="005A3910" w:rsidP="008C524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D9898A" w14:textId="77777777" w:rsidR="0051433D" w:rsidRDefault="0051433D" w:rsidP="0026546B">
    <w:pPr>
      <w:pStyle w:val="a4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0AEABA" w14:textId="77777777" w:rsidR="0051433D" w:rsidRDefault="0051433D" w:rsidP="0026546B">
    <w:pPr>
      <w:pStyle w:val="a4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ts95pejf5aa0e5x5g5d95jrwdvfvs5x0pe&quot;&gt;My EndNote Library&lt;record-ids&gt;&lt;item&gt;821&lt;/item&gt;&lt;item&gt;822&lt;/item&gt;&lt;item&gt;823&lt;/item&gt;&lt;item&gt;824&lt;/item&gt;&lt;item&gt;825&lt;/item&gt;&lt;item&gt;826&lt;/item&gt;&lt;item&gt;827&lt;/item&gt;&lt;item&gt;828&lt;/item&gt;&lt;item&gt;829&lt;/item&gt;&lt;item&gt;830&lt;/item&gt;&lt;item&gt;831&lt;/item&gt;&lt;item&gt;832&lt;/item&gt;&lt;item&gt;833&lt;/item&gt;&lt;/record-ids&gt;&lt;/item&gt;&lt;/Libraries&gt;"/>
  </w:docVars>
  <w:rsids>
    <w:rsidRoot w:val="00050DAF"/>
    <w:rsid w:val="0001161F"/>
    <w:rsid w:val="00015511"/>
    <w:rsid w:val="00017B04"/>
    <w:rsid w:val="00021587"/>
    <w:rsid w:val="0003209B"/>
    <w:rsid w:val="0003238B"/>
    <w:rsid w:val="0003324E"/>
    <w:rsid w:val="000352BE"/>
    <w:rsid w:val="00050DAF"/>
    <w:rsid w:val="00051A2B"/>
    <w:rsid w:val="00055803"/>
    <w:rsid w:val="00056F2E"/>
    <w:rsid w:val="0005756E"/>
    <w:rsid w:val="00067F17"/>
    <w:rsid w:val="00074E63"/>
    <w:rsid w:val="000752BE"/>
    <w:rsid w:val="000754C7"/>
    <w:rsid w:val="00083809"/>
    <w:rsid w:val="00087FFD"/>
    <w:rsid w:val="00091539"/>
    <w:rsid w:val="00094004"/>
    <w:rsid w:val="000A054C"/>
    <w:rsid w:val="000A200A"/>
    <w:rsid w:val="000A4317"/>
    <w:rsid w:val="000B3576"/>
    <w:rsid w:val="000C2C8C"/>
    <w:rsid w:val="000C61A5"/>
    <w:rsid w:val="000D6728"/>
    <w:rsid w:val="000F0749"/>
    <w:rsid w:val="001140E5"/>
    <w:rsid w:val="00114583"/>
    <w:rsid w:val="00122562"/>
    <w:rsid w:val="00124423"/>
    <w:rsid w:val="001328F7"/>
    <w:rsid w:val="001346E0"/>
    <w:rsid w:val="001355E7"/>
    <w:rsid w:val="0013724B"/>
    <w:rsid w:val="00144DBE"/>
    <w:rsid w:val="00145A39"/>
    <w:rsid w:val="0016181C"/>
    <w:rsid w:val="00163991"/>
    <w:rsid w:val="00163D14"/>
    <w:rsid w:val="00172047"/>
    <w:rsid w:val="00177976"/>
    <w:rsid w:val="00183362"/>
    <w:rsid w:val="00191E8A"/>
    <w:rsid w:val="00193F27"/>
    <w:rsid w:val="00194C2C"/>
    <w:rsid w:val="001A54EC"/>
    <w:rsid w:val="001A765C"/>
    <w:rsid w:val="001C1E60"/>
    <w:rsid w:val="001C4F5D"/>
    <w:rsid w:val="001D1B4E"/>
    <w:rsid w:val="001D22E9"/>
    <w:rsid w:val="001D7301"/>
    <w:rsid w:val="001E06E6"/>
    <w:rsid w:val="001E63EA"/>
    <w:rsid w:val="001F4DE6"/>
    <w:rsid w:val="00204148"/>
    <w:rsid w:val="00210427"/>
    <w:rsid w:val="00211919"/>
    <w:rsid w:val="00213FD8"/>
    <w:rsid w:val="00216542"/>
    <w:rsid w:val="0021793C"/>
    <w:rsid w:val="00224BEA"/>
    <w:rsid w:val="00251B42"/>
    <w:rsid w:val="002549FA"/>
    <w:rsid w:val="00255768"/>
    <w:rsid w:val="00255C5C"/>
    <w:rsid w:val="00264F8B"/>
    <w:rsid w:val="002653DF"/>
    <w:rsid w:val="0026546B"/>
    <w:rsid w:val="00280257"/>
    <w:rsid w:val="002917DC"/>
    <w:rsid w:val="002935C8"/>
    <w:rsid w:val="002A39B5"/>
    <w:rsid w:val="002A528E"/>
    <w:rsid w:val="002B58E4"/>
    <w:rsid w:val="002B7821"/>
    <w:rsid w:val="002C0326"/>
    <w:rsid w:val="002C193B"/>
    <w:rsid w:val="002C47F9"/>
    <w:rsid w:val="002D3112"/>
    <w:rsid w:val="002E065A"/>
    <w:rsid w:val="002E5B27"/>
    <w:rsid w:val="002F19AC"/>
    <w:rsid w:val="002F1D4D"/>
    <w:rsid w:val="002F3C44"/>
    <w:rsid w:val="00303AFF"/>
    <w:rsid w:val="00305B23"/>
    <w:rsid w:val="0031728A"/>
    <w:rsid w:val="00321302"/>
    <w:rsid w:val="00323101"/>
    <w:rsid w:val="00324703"/>
    <w:rsid w:val="00325DCE"/>
    <w:rsid w:val="003418B0"/>
    <w:rsid w:val="00341ADD"/>
    <w:rsid w:val="00342C2D"/>
    <w:rsid w:val="00347CD6"/>
    <w:rsid w:val="00347F00"/>
    <w:rsid w:val="003575C0"/>
    <w:rsid w:val="003604F0"/>
    <w:rsid w:val="00361BC0"/>
    <w:rsid w:val="00366C73"/>
    <w:rsid w:val="0037386B"/>
    <w:rsid w:val="00376BF3"/>
    <w:rsid w:val="00384078"/>
    <w:rsid w:val="003924E8"/>
    <w:rsid w:val="003A2B0B"/>
    <w:rsid w:val="003B441D"/>
    <w:rsid w:val="003C2771"/>
    <w:rsid w:val="003C47B8"/>
    <w:rsid w:val="003C5044"/>
    <w:rsid w:val="003C7E1F"/>
    <w:rsid w:val="003D14AA"/>
    <w:rsid w:val="003D2E7B"/>
    <w:rsid w:val="003D4186"/>
    <w:rsid w:val="003D5132"/>
    <w:rsid w:val="003D5D31"/>
    <w:rsid w:val="003D734F"/>
    <w:rsid w:val="00406107"/>
    <w:rsid w:val="00407CA6"/>
    <w:rsid w:val="004234DD"/>
    <w:rsid w:val="00436B16"/>
    <w:rsid w:val="00437AB7"/>
    <w:rsid w:val="00440E03"/>
    <w:rsid w:val="004441CE"/>
    <w:rsid w:val="00445834"/>
    <w:rsid w:val="00455067"/>
    <w:rsid w:val="00455245"/>
    <w:rsid w:val="004620C6"/>
    <w:rsid w:val="004664FB"/>
    <w:rsid w:val="00466C7D"/>
    <w:rsid w:val="004713F4"/>
    <w:rsid w:val="004735EF"/>
    <w:rsid w:val="00484A54"/>
    <w:rsid w:val="0049268D"/>
    <w:rsid w:val="0049434D"/>
    <w:rsid w:val="00496FC0"/>
    <w:rsid w:val="004A6D29"/>
    <w:rsid w:val="004B7053"/>
    <w:rsid w:val="004B771D"/>
    <w:rsid w:val="004C1EEF"/>
    <w:rsid w:val="004C211E"/>
    <w:rsid w:val="004D04DC"/>
    <w:rsid w:val="004D17F6"/>
    <w:rsid w:val="004D1EAD"/>
    <w:rsid w:val="004D4CCA"/>
    <w:rsid w:val="004D7EBA"/>
    <w:rsid w:val="004E1B6F"/>
    <w:rsid w:val="004E4469"/>
    <w:rsid w:val="004E4D18"/>
    <w:rsid w:val="004E5C2D"/>
    <w:rsid w:val="004F31D7"/>
    <w:rsid w:val="004F3D3E"/>
    <w:rsid w:val="005104A3"/>
    <w:rsid w:val="0051433D"/>
    <w:rsid w:val="00516A0D"/>
    <w:rsid w:val="005206EB"/>
    <w:rsid w:val="00525BD5"/>
    <w:rsid w:val="00527ACD"/>
    <w:rsid w:val="00534684"/>
    <w:rsid w:val="00535A3A"/>
    <w:rsid w:val="005411D3"/>
    <w:rsid w:val="00541203"/>
    <w:rsid w:val="00542CBA"/>
    <w:rsid w:val="005473EB"/>
    <w:rsid w:val="005508B3"/>
    <w:rsid w:val="00551ECE"/>
    <w:rsid w:val="00552164"/>
    <w:rsid w:val="0057380F"/>
    <w:rsid w:val="005738EE"/>
    <w:rsid w:val="005820FF"/>
    <w:rsid w:val="00584DF1"/>
    <w:rsid w:val="00585283"/>
    <w:rsid w:val="00587A0C"/>
    <w:rsid w:val="00591DD8"/>
    <w:rsid w:val="005A3910"/>
    <w:rsid w:val="005A4C24"/>
    <w:rsid w:val="005A5E1A"/>
    <w:rsid w:val="005A6131"/>
    <w:rsid w:val="005B5429"/>
    <w:rsid w:val="005B75FE"/>
    <w:rsid w:val="005C2FED"/>
    <w:rsid w:val="005C7525"/>
    <w:rsid w:val="005E1ADB"/>
    <w:rsid w:val="005F7B38"/>
    <w:rsid w:val="006004F0"/>
    <w:rsid w:val="00601920"/>
    <w:rsid w:val="0061294B"/>
    <w:rsid w:val="00615882"/>
    <w:rsid w:val="00616D71"/>
    <w:rsid w:val="00623348"/>
    <w:rsid w:val="0062573E"/>
    <w:rsid w:val="006300CF"/>
    <w:rsid w:val="00630E6A"/>
    <w:rsid w:val="00635D89"/>
    <w:rsid w:val="006377DD"/>
    <w:rsid w:val="00640C89"/>
    <w:rsid w:val="00645466"/>
    <w:rsid w:val="00646849"/>
    <w:rsid w:val="00647C4D"/>
    <w:rsid w:val="0066672F"/>
    <w:rsid w:val="00670427"/>
    <w:rsid w:val="00675D6A"/>
    <w:rsid w:val="006800F0"/>
    <w:rsid w:val="00681F5E"/>
    <w:rsid w:val="00694237"/>
    <w:rsid w:val="006956DE"/>
    <w:rsid w:val="00697FB5"/>
    <w:rsid w:val="006A0B50"/>
    <w:rsid w:val="006A1811"/>
    <w:rsid w:val="006A32BF"/>
    <w:rsid w:val="006B0589"/>
    <w:rsid w:val="006B5650"/>
    <w:rsid w:val="006B7588"/>
    <w:rsid w:val="006C51FB"/>
    <w:rsid w:val="006C7E91"/>
    <w:rsid w:val="006D37C7"/>
    <w:rsid w:val="006D7616"/>
    <w:rsid w:val="006E0D2D"/>
    <w:rsid w:val="006E3F9D"/>
    <w:rsid w:val="006F2554"/>
    <w:rsid w:val="006F3296"/>
    <w:rsid w:val="006F46A4"/>
    <w:rsid w:val="006F5E8C"/>
    <w:rsid w:val="0070098F"/>
    <w:rsid w:val="00704B66"/>
    <w:rsid w:val="007065AC"/>
    <w:rsid w:val="0071085A"/>
    <w:rsid w:val="007130F1"/>
    <w:rsid w:val="007220EE"/>
    <w:rsid w:val="007349F8"/>
    <w:rsid w:val="00735911"/>
    <w:rsid w:val="0074520D"/>
    <w:rsid w:val="00746183"/>
    <w:rsid w:val="00746FBD"/>
    <w:rsid w:val="00755D89"/>
    <w:rsid w:val="007742FE"/>
    <w:rsid w:val="00775BA3"/>
    <w:rsid w:val="00776F72"/>
    <w:rsid w:val="00777733"/>
    <w:rsid w:val="00777C84"/>
    <w:rsid w:val="0078413C"/>
    <w:rsid w:val="007859F3"/>
    <w:rsid w:val="00785C78"/>
    <w:rsid w:val="007861CD"/>
    <w:rsid w:val="00794601"/>
    <w:rsid w:val="007A6358"/>
    <w:rsid w:val="007B6063"/>
    <w:rsid w:val="007C1ED1"/>
    <w:rsid w:val="007C2413"/>
    <w:rsid w:val="007D43F9"/>
    <w:rsid w:val="007D7539"/>
    <w:rsid w:val="0080069C"/>
    <w:rsid w:val="00811010"/>
    <w:rsid w:val="008147E1"/>
    <w:rsid w:val="0081551D"/>
    <w:rsid w:val="00817242"/>
    <w:rsid w:val="0083027C"/>
    <w:rsid w:val="00841EDF"/>
    <w:rsid w:val="008701FD"/>
    <w:rsid w:val="00885B73"/>
    <w:rsid w:val="0088710D"/>
    <w:rsid w:val="00887397"/>
    <w:rsid w:val="0089215D"/>
    <w:rsid w:val="00897126"/>
    <w:rsid w:val="008A7D56"/>
    <w:rsid w:val="008B006C"/>
    <w:rsid w:val="008B0D9E"/>
    <w:rsid w:val="008B6C9F"/>
    <w:rsid w:val="008C2D13"/>
    <w:rsid w:val="008C5247"/>
    <w:rsid w:val="008C5DCD"/>
    <w:rsid w:val="008D0352"/>
    <w:rsid w:val="008D762A"/>
    <w:rsid w:val="008D7FCB"/>
    <w:rsid w:val="008F2F03"/>
    <w:rsid w:val="008F3030"/>
    <w:rsid w:val="0090086C"/>
    <w:rsid w:val="00903218"/>
    <w:rsid w:val="00913F07"/>
    <w:rsid w:val="00925ABB"/>
    <w:rsid w:val="00927A70"/>
    <w:rsid w:val="00930A06"/>
    <w:rsid w:val="00931726"/>
    <w:rsid w:val="00931842"/>
    <w:rsid w:val="00931A76"/>
    <w:rsid w:val="0094017E"/>
    <w:rsid w:val="009404B2"/>
    <w:rsid w:val="009407E1"/>
    <w:rsid w:val="00954CCC"/>
    <w:rsid w:val="009625E9"/>
    <w:rsid w:val="00980A6E"/>
    <w:rsid w:val="009810FF"/>
    <w:rsid w:val="00981D60"/>
    <w:rsid w:val="009846DC"/>
    <w:rsid w:val="00984EA0"/>
    <w:rsid w:val="00987850"/>
    <w:rsid w:val="009916DD"/>
    <w:rsid w:val="00992948"/>
    <w:rsid w:val="00995785"/>
    <w:rsid w:val="00995E7D"/>
    <w:rsid w:val="009A4862"/>
    <w:rsid w:val="009A6E50"/>
    <w:rsid w:val="009B0DC5"/>
    <w:rsid w:val="009B40DA"/>
    <w:rsid w:val="009C07AF"/>
    <w:rsid w:val="009C122B"/>
    <w:rsid w:val="009C29B6"/>
    <w:rsid w:val="009D30D3"/>
    <w:rsid w:val="009D7770"/>
    <w:rsid w:val="009F1553"/>
    <w:rsid w:val="009F4D20"/>
    <w:rsid w:val="009F4DB8"/>
    <w:rsid w:val="00A05200"/>
    <w:rsid w:val="00A07343"/>
    <w:rsid w:val="00A076AE"/>
    <w:rsid w:val="00A07FF7"/>
    <w:rsid w:val="00A109CD"/>
    <w:rsid w:val="00A249EF"/>
    <w:rsid w:val="00A24D32"/>
    <w:rsid w:val="00A25D94"/>
    <w:rsid w:val="00A300C0"/>
    <w:rsid w:val="00A33DFC"/>
    <w:rsid w:val="00A37548"/>
    <w:rsid w:val="00A40735"/>
    <w:rsid w:val="00A46733"/>
    <w:rsid w:val="00A50403"/>
    <w:rsid w:val="00A52E31"/>
    <w:rsid w:val="00A55A96"/>
    <w:rsid w:val="00A55C7A"/>
    <w:rsid w:val="00A6112A"/>
    <w:rsid w:val="00A74B84"/>
    <w:rsid w:val="00A81EEB"/>
    <w:rsid w:val="00A9028E"/>
    <w:rsid w:val="00A9226B"/>
    <w:rsid w:val="00A94B21"/>
    <w:rsid w:val="00A95AE4"/>
    <w:rsid w:val="00A96A7B"/>
    <w:rsid w:val="00AA4F23"/>
    <w:rsid w:val="00AB0438"/>
    <w:rsid w:val="00AC5232"/>
    <w:rsid w:val="00AC6FD2"/>
    <w:rsid w:val="00AD0355"/>
    <w:rsid w:val="00AD0DC7"/>
    <w:rsid w:val="00AD1631"/>
    <w:rsid w:val="00AE1AA3"/>
    <w:rsid w:val="00AE54B5"/>
    <w:rsid w:val="00AE6DE8"/>
    <w:rsid w:val="00AF3883"/>
    <w:rsid w:val="00B1424D"/>
    <w:rsid w:val="00B20C24"/>
    <w:rsid w:val="00B35867"/>
    <w:rsid w:val="00B539AD"/>
    <w:rsid w:val="00B7165D"/>
    <w:rsid w:val="00B744ED"/>
    <w:rsid w:val="00B762CB"/>
    <w:rsid w:val="00B82FCD"/>
    <w:rsid w:val="00B85B1B"/>
    <w:rsid w:val="00B90759"/>
    <w:rsid w:val="00B93F56"/>
    <w:rsid w:val="00B94D9A"/>
    <w:rsid w:val="00BA7C1E"/>
    <w:rsid w:val="00BB248B"/>
    <w:rsid w:val="00BD0110"/>
    <w:rsid w:val="00BE18E9"/>
    <w:rsid w:val="00BE279D"/>
    <w:rsid w:val="00BE4649"/>
    <w:rsid w:val="00BE49E2"/>
    <w:rsid w:val="00BE71BF"/>
    <w:rsid w:val="00BF04F6"/>
    <w:rsid w:val="00BF1121"/>
    <w:rsid w:val="00C00666"/>
    <w:rsid w:val="00C05A8E"/>
    <w:rsid w:val="00C0684F"/>
    <w:rsid w:val="00C2027F"/>
    <w:rsid w:val="00C20B32"/>
    <w:rsid w:val="00C3080A"/>
    <w:rsid w:val="00C31EEA"/>
    <w:rsid w:val="00C3529E"/>
    <w:rsid w:val="00C412B0"/>
    <w:rsid w:val="00C45E71"/>
    <w:rsid w:val="00C474AB"/>
    <w:rsid w:val="00C50ABB"/>
    <w:rsid w:val="00C5163F"/>
    <w:rsid w:val="00C526E7"/>
    <w:rsid w:val="00C53DA7"/>
    <w:rsid w:val="00C60110"/>
    <w:rsid w:val="00C6765F"/>
    <w:rsid w:val="00C77E22"/>
    <w:rsid w:val="00C85581"/>
    <w:rsid w:val="00C87763"/>
    <w:rsid w:val="00C92A3B"/>
    <w:rsid w:val="00C9328C"/>
    <w:rsid w:val="00C9339C"/>
    <w:rsid w:val="00CA163E"/>
    <w:rsid w:val="00CA27A4"/>
    <w:rsid w:val="00CA6B69"/>
    <w:rsid w:val="00CB0591"/>
    <w:rsid w:val="00CB4CF6"/>
    <w:rsid w:val="00CB69D8"/>
    <w:rsid w:val="00CD1B6A"/>
    <w:rsid w:val="00CD77EC"/>
    <w:rsid w:val="00CE1072"/>
    <w:rsid w:val="00CF0B91"/>
    <w:rsid w:val="00CF7B4E"/>
    <w:rsid w:val="00D042E5"/>
    <w:rsid w:val="00D15E21"/>
    <w:rsid w:val="00D218AA"/>
    <w:rsid w:val="00D2275B"/>
    <w:rsid w:val="00D2277A"/>
    <w:rsid w:val="00D228A2"/>
    <w:rsid w:val="00D24168"/>
    <w:rsid w:val="00D2729A"/>
    <w:rsid w:val="00D272CC"/>
    <w:rsid w:val="00D34B51"/>
    <w:rsid w:val="00D36E17"/>
    <w:rsid w:val="00D3756B"/>
    <w:rsid w:val="00D41700"/>
    <w:rsid w:val="00D518A2"/>
    <w:rsid w:val="00D51C6A"/>
    <w:rsid w:val="00D70A92"/>
    <w:rsid w:val="00D71697"/>
    <w:rsid w:val="00D71CE1"/>
    <w:rsid w:val="00D7745E"/>
    <w:rsid w:val="00D81713"/>
    <w:rsid w:val="00D860CF"/>
    <w:rsid w:val="00D92338"/>
    <w:rsid w:val="00D92955"/>
    <w:rsid w:val="00DA3B3E"/>
    <w:rsid w:val="00DC3A82"/>
    <w:rsid w:val="00DC60D8"/>
    <w:rsid w:val="00DD129D"/>
    <w:rsid w:val="00DD320F"/>
    <w:rsid w:val="00DD3BD1"/>
    <w:rsid w:val="00DD5A14"/>
    <w:rsid w:val="00DF56C4"/>
    <w:rsid w:val="00E07621"/>
    <w:rsid w:val="00E077C1"/>
    <w:rsid w:val="00E1347C"/>
    <w:rsid w:val="00E17DBB"/>
    <w:rsid w:val="00E24D0B"/>
    <w:rsid w:val="00E264BE"/>
    <w:rsid w:val="00E31519"/>
    <w:rsid w:val="00E41729"/>
    <w:rsid w:val="00E41FEB"/>
    <w:rsid w:val="00E434F9"/>
    <w:rsid w:val="00E43C6E"/>
    <w:rsid w:val="00E54D5B"/>
    <w:rsid w:val="00E74A63"/>
    <w:rsid w:val="00E77AF5"/>
    <w:rsid w:val="00E77FD1"/>
    <w:rsid w:val="00E806E8"/>
    <w:rsid w:val="00E96580"/>
    <w:rsid w:val="00EA2C89"/>
    <w:rsid w:val="00EA3A5B"/>
    <w:rsid w:val="00EB38A9"/>
    <w:rsid w:val="00EC404B"/>
    <w:rsid w:val="00ED32FE"/>
    <w:rsid w:val="00ED7809"/>
    <w:rsid w:val="00ED7BCA"/>
    <w:rsid w:val="00EE4D0B"/>
    <w:rsid w:val="00EE627C"/>
    <w:rsid w:val="00EE6654"/>
    <w:rsid w:val="00EF27F4"/>
    <w:rsid w:val="00F03CAA"/>
    <w:rsid w:val="00F05A2C"/>
    <w:rsid w:val="00F076E5"/>
    <w:rsid w:val="00F078EE"/>
    <w:rsid w:val="00F12A06"/>
    <w:rsid w:val="00F23A50"/>
    <w:rsid w:val="00F24179"/>
    <w:rsid w:val="00F34D78"/>
    <w:rsid w:val="00F35B39"/>
    <w:rsid w:val="00F360DE"/>
    <w:rsid w:val="00F40EEA"/>
    <w:rsid w:val="00F463C3"/>
    <w:rsid w:val="00F509E1"/>
    <w:rsid w:val="00F542A4"/>
    <w:rsid w:val="00F5573F"/>
    <w:rsid w:val="00F73584"/>
    <w:rsid w:val="00F7790D"/>
    <w:rsid w:val="00F95A49"/>
    <w:rsid w:val="00FA1BA7"/>
    <w:rsid w:val="00FA79D8"/>
    <w:rsid w:val="00FB0312"/>
    <w:rsid w:val="00FB4E02"/>
    <w:rsid w:val="00FB6A8F"/>
    <w:rsid w:val="00FB7403"/>
    <w:rsid w:val="00FC0DE4"/>
    <w:rsid w:val="00FC31BD"/>
    <w:rsid w:val="00FC4EC0"/>
    <w:rsid w:val="00FE2539"/>
    <w:rsid w:val="00FF3F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FF07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5882"/>
    <w:rPr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615882"/>
    <w:rPr>
      <w:i/>
      <w:iCs/>
    </w:rPr>
  </w:style>
  <w:style w:type="paragraph" w:styleId="a4">
    <w:name w:val="header"/>
    <w:basedOn w:val="a"/>
    <w:link w:val="Char"/>
    <w:uiPriority w:val="99"/>
    <w:unhideWhenUsed/>
    <w:rsid w:val="008C524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C5247"/>
    <w:rPr>
      <w:kern w:val="0"/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C524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C5247"/>
    <w:rPr>
      <w:kern w:val="0"/>
      <w:sz w:val="18"/>
      <w:szCs w:val="18"/>
    </w:rPr>
  </w:style>
  <w:style w:type="character" w:customStyle="1" w:styleId="keywords-mean">
    <w:name w:val="keywords-mean"/>
    <w:basedOn w:val="a0"/>
    <w:rsid w:val="008C5247"/>
  </w:style>
  <w:style w:type="paragraph" w:customStyle="1" w:styleId="EndNoteBibliographyTitle">
    <w:name w:val="EndNote Bibliography Title"/>
    <w:basedOn w:val="a"/>
    <w:link w:val="EndNoteBibliographyTitleChar"/>
    <w:rsid w:val="00C05A8E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05A8E"/>
    <w:rPr>
      <w:rFonts w:ascii="Calibri" w:hAnsi="Calibri" w:cs="Calibri"/>
      <w:noProof/>
      <w:kern w:val="0"/>
      <w:sz w:val="22"/>
    </w:rPr>
  </w:style>
  <w:style w:type="paragraph" w:customStyle="1" w:styleId="EndNoteBibliography">
    <w:name w:val="EndNote Bibliography"/>
    <w:basedOn w:val="a"/>
    <w:link w:val="EndNoteBibliographyChar"/>
    <w:rsid w:val="00C05A8E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C05A8E"/>
    <w:rPr>
      <w:rFonts w:ascii="Calibri" w:hAnsi="Calibri" w:cs="Calibri"/>
      <w:noProof/>
      <w:kern w:val="0"/>
      <w:sz w:val="22"/>
    </w:rPr>
  </w:style>
  <w:style w:type="character" w:styleId="a6">
    <w:name w:val="Intense Reference"/>
    <w:basedOn w:val="a0"/>
    <w:uiPriority w:val="32"/>
    <w:qFormat/>
    <w:rsid w:val="00BA7C1E"/>
    <w:rPr>
      <w:b/>
      <w:bCs/>
      <w:smallCaps/>
      <w:color w:val="5B9BD5" w:themeColor="accent1"/>
      <w:spacing w:val="5"/>
    </w:rPr>
  </w:style>
  <w:style w:type="paragraph" w:styleId="a7">
    <w:name w:val="Balloon Text"/>
    <w:basedOn w:val="a"/>
    <w:link w:val="Char1"/>
    <w:uiPriority w:val="99"/>
    <w:semiHidden/>
    <w:unhideWhenUsed/>
    <w:rsid w:val="00B7165D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7165D"/>
    <w:rPr>
      <w:rFonts w:ascii="Segoe UI" w:hAnsi="Segoe UI" w:cs="Segoe UI"/>
      <w:kern w:val="0"/>
      <w:sz w:val="18"/>
      <w:szCs w:val="18"/>
    </w:rPr>
  </w:style>
  <w:style w:type="paragraph" w:styleId="a8">
    <w:name w:val="Revision"/>
    <w:hidden/>
    <w:uiPriority w:val="99"/>
    <w:semiHidden/>
    <w:rsid w:val="00445834"/>
    <w:rPr>
      <w:kern w:val="0"/>
      <w:sz w:val="22"/>
    </w:rPr>
  </w:style>
  <w:style w:type="character" w:customStyle="1" w:styleId="A10">
    <w:name w:val="A1"/>
    <w:uiPriority w:val="99"/>
    <w:rsid w:val="004F31D7"/>
    <w:rPr>
      <w:rFonts w:cs="Minion Pro"/>
      <w:color w:val="211D1E"/>
      <w:sz w:val="10"/>
      <w:szCs w:val="10"/>
    </w:rPr>
  </w:style>
  <w:style w:type="character" w:styleId="a9">
    <w:name w:val="Hyperlink"/>
    <w:basedOn w:val="a0"/>
    <w:uiPriority w:val="99"/>
    <w:unhideWhenUsed/>
    <w:rsid w:val="00342C2D"/>
    <w:rPr>
      <w:color w:val="0000FF"/>
      <w:u w:val="single"/>
    </w:rPr>
  </w:style>
  <w:style w:type="character" w:customStyle="1" w:styleId="fontstyle01">
    <w:name w:val="fontstyle01"/>
    <w:basedOn w:val="a0"/>
    <w:rsid w:val="009B0DC5"/>
    <w:rPr>
      <w:rFonts w:ascii="AdvPTimes" w:hAnsi="AdvPTimes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a0"/>
    <w:rsid w:val="009B0DC5"/>
    <w:rPr>
      <w:rFonts w:ascii="AdvPTimesI" w:hAnsi="AdvPTimesI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542CBA"/>
    <w:rPr>
      <w:rFonts w:ascii="STIX-Italic" w:hAnsi="STIX-Italic" w:hint="default"/>
      <w:b w:val="0"/>
      <w:bCs w:val="0"/>
      <w:i/>
      <w:iCs/>
      <w:color w:val="000000"/>
      <w:sz w:val="20"/>
      <w:szCs w:val="20"/>
    </w:rPr>
  </w:style>
  <w:style w:type="paragraph" w:styleId="aa">
    <w:name w:val="List Paragraph"/>
    <w:basedOn w:val="a"/>
    <w:uiPriority w:val="34"/>
    <w:qFormat/>
    <w:rsid w:val="003C5044"/>
    <w:pPr>
      <w:ind w:firstLineChars="200" w:firstLine="420"/>
    </w:pPr>
  </w:style>
  <w:style w:type="table" w:styleId="ab">
    <w:name w:val="Table Grid"/>
    <w:basedOn w:val="a1"/>
    <w:uiPriority w:val="39"/>
    <w:rsid w:val="009D777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c">
    <w:name w:val="annotation reference"/>
    <w:basedOn w:val="a0"/>
    <w:uiPriority w:val="99"/>
    <w:semiHidden/>
    <w:unhideWhenUsed/>
    <w:rsid w:val="008B0D9E"/>
    <w:rPr>
      <w:sz w:val="21"/>
      <w:szCs w:val="21"/>
    </w:rPr>
  </w:style>
  <w:style w:type="paragraph" w:styleId="ad">
    <w:name w:val="annotation text"/>
    <w:basedOn w:val="a"/>
    <w:link w:val="Char2"/>
    <w:uiPriority w:val="99"/>
    <w:semiHidden/>
    <w:unhideWhenUsed/>
    <w:rsid w:val="008B0D9E"/>
  </w:style>
  <w:style w:type="character" w:customStyle="1" w:styleId="Char2">
    <w:name w:val="批注文字 Char"/>
    <w:basedOn w:val="a0"/>
    <w:link w:val="ad"/>
    <w:uiPriority w:val="99"/>
    <w:semiHidden/>
    <w:rsid w:val="008B0D9E"/>
    <w:rPr>
      <w:kern w:val="0"/>
      <w:sz w:val="22"/>
    </w:rPr>
  </w:style>
  <w:style w:type="paragraph" w:styleId="ae">
    <w:name w:val="annotation subject"/>
    <w:basedOn w:val="ad"/>
    <w:next w:val="ad"/>
    <w:link w:val="Char3"/>
    <w:uiPriority w:val="99"/>
    <w:semiHidden/>
    <w:unhideWhenUsed/>
    <w:rsid w:val="008B0D9E"/>
    <w:rPr>
      <w:b/>
      <w:bCs/>
    </w:rPr>
  </w:style>
  <w:style w:type="character" w:customStyle="1" w:styleId="Char3">
    <w:name w:val="批注主题 Char"/>
    <w:basedOn w:val="Char2"/>
    <w:link w:val="ae"/>
    <w:uiPriority w:val="99"/>
    <w:semiHidden/>
    <w:rsid w:val="008B0D9E"/>
    <w:rPr>
      <w:b/>
      <w:bCs/>
      <w:kern w:val="0"/>
      <w:sz w:val="22"/>
    </w:rPr>
  </w:style>
  <w:style w:type="character" w:styleId="af">
    <w:name w:val="Strong"/>
    <w:qFormat/>
    <w:rsid w:val="00CB4CF6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5882"/>
    <w:rPr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615882"/>
    <w:rPr>
      <w:i/>
      <w:iCs/>
    </w:rPr>
  </w:style>
  <w:style w:type="paragraph" w:styleId="a4">
    <w:name w:val="header"/>
    <w:basedOn w:val="a"/>
    <w:link w:val="Char"/>
    <w:uiPriority w:val="99"/>
    <w:unhideWhenUsed/>
    <w:rsid w:val="008C524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C5247"/>
    <w:rPr>
      <w:kern w:val="0"/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C524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C5247"/>
    <w:rPr>
      <w:kern w:val="0"/>
      <w:sz w:val="18"/>
      <w:szCs w:val="18"/>
    </w:rPr>
  </w:style>
  <w:style w:type="character" w:customStyle="1" w:styleId="keywords-mean">
    <w:name w:val="keywords-mean"/>
    <w:basedOn w:val="a0"/>
    <w:rsid w:val="008C5247"/>
  </w:style>
  <w:style w:type="paragraph" w:customStyle="1" w:styleId="EndNoteBibliographyTitle">
    <w:name w:val="EndNote Bibliography Title"/>
    <w:basedOn w:val="a"/>
    <w:link w:val="EndNoteBibliographyTitleChar"/>
    <w:rsid w:val="00C05A8E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05A8E"/>
    <w:rPr>
      <w:rFonts w:ascii="Calibri" w:hAnsi="Calibri" w:cs="Calibri"/>
      <w:noProof/>
      <w:kern w:val="0"/>
      <w:sz w:val="22"/>
    </w:rPr>
  </w:style>
  <w:style w:type="paragraph" w:customStyle="1" w:styleId="EndNoteBibliography">
    <w:name w:val="EndNote Bibliography"/>
    <w:basedOn w:val="a"/>
    <w:link w:val="EndNoteBibliographyChar"/>
    <w:rsid w:val="00C05A8E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C05A8E"/>
    <w:rPr>
      <w:rFonts w:ascii="Calibri" w:hAnsi="Calibri" w:cs="Calibri"/>
      <w:noProof/>
      <w:kern w:val="0"/>
      <w:sz w:val="22"/>
    </w:rPr>
  </w:style>
  <w:style w:type="character" w:styleId="a6">
    <w:name w:val="Intense Reference"/>
    <w:basedOn w:val="a0"/>
    <w:uiPriority w:val="32"/>
    <w:qFormat/>
    <w:rsid w:val="00BA7C1E"/>
    <w:rPr>
      <w:b/>
      <w:bCs/>
      <w:smallCaps/>
      <w:color w:val="5B9BD5" w:themeColor="accent1"/>
      <w:spacing w:val="5"/>
    </w:rPr>
  </w:style>
  <w:style w:type="paragraph" w:styleId="a7">
    <w:name w:val="Balloon Text"/>
    <w:basedOn w:val="a"/>
    <w:link w:val="Char1"/>
    <w:uiPriority w:val="99"/>
    <w:semiHidden/>
    <w:unhideWhenUsed/>
    <w:rsid w:val="00B7165D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7165D"/>
    <w:rPr>
      <w:rFonts w:ascii="Segoe UI" w:hAnsi="Segoe UI" w:cs="Segoe UI"/>
      <w:kern w:val="0"/>
      <w:sz w:val="18"/>
      <w:szCs w:val="18"/>
    </w:rPr>
  </w:style>
  <w:style w:type="paragraph" w:styleId="a8">
    <w:name w:val="Revision"/>
    <w:hidden/>
    <w:uiPriority w:val="99"/>
    <w:semiHidden/>
    <w:rsid w:val="00445834"/>
    <w:rPr>
      <w:kern w:val="0"/>
      <w:sz w:val="22"/>
    </w:rPr>
  </w:style>
  <w:style w:type="character" w:customStyle="1" w:styleId="A10">
    <w:name w:val="A1"/>
    <w:uiPriority w:val="99"/>
    <w:rsid w:val="004F31D7"/>
    <w:rPr>
      <w:rFonts w:cs="Minion Pro"/>
      <w:color w:val="211D1E"/>
      <w:sz w:val="10"/>
      <w:szCs w:val="10"/>
    </w:rPr>
  </w:style>
  <w:style w:type="character" w:styleId="a9">
    <w:name w:val="Hyperlink"/>
    <w:basedOn w:val="a0"/>
    <w:uiPriority w:val="99"/>
    <w:unhideWhenUsed/>
    <w:rsid w:val="00342C2D"/>
    <w:rPr>
      <w:color w:val="0000FF"/>
      <w:u w:val="single"/>
    </w:rPr>
  </w:style>
  <w:style w:type="character" w:customStyle="1" w:styleId="fontstyle01">
    <w:name w:val="fontstyle01"/>
    <w:basedOn w:val="a0"/>
    <w:rsid w:val="009B0DC5"/>
    <w:rPr>
      <w:rFonts w:ascii="AdvPTimes" w:hAnsi="AdvPTimes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a0"/>
    <w:rsid w:val="009B0DC5"/>
    <w:rPr>
      <w:rFonts w:ascii="AdvPTimesI" w:hAnsi="AdvPTimesI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542CBA"/>
    <w:rPr>
      <w:rFonts w:ascii="STIX-Italic" w:hAnsi="STIX-Italic" w:hint="default"/>
      <w:b w:val="0"/>
      <w:bCs w:val="0"/>
      <w:i/>
      <w:iCs/>
      <w:color w:val="000000"/>
      <w:sz w:val="20"/>
      <w:szCs w:val="20"/>
    </w:rPr>
  </w:style>
  <w:style w:type="paragraph" w:styleId="aa">
    <w:name w:val="List Paragraph"/>
    <w:basedOn w:val="a"/>
    <w:uiPriority w:val="34"/>
    <w:qFormat/>
    <w:rsid w:val="003C5044"/>
    <w:pPr>
      <w:ind w:firstLineChars="200" w:firstLine="420"/>
    </w:pPr>
  </w:style>
  <w:style w:type="table" w:styleId="ab">
    <w:name w:val="Table Grid"/>
    <w:basedOn w:val="a1"/>
    <w:uiPriority w:val="39"/>
    <w:rsid w:val="009D777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c">
    <w:name w:val="annotation reference"/>
    <w:basedOn w:val="a0"/>
    <w:uiPriority w:val="99"/>
    <w:semiHidden/>
    <w:unhideWhenUsed/>
    <w:rsid w:val="008B0D9E"/>
    <w:rPr>
      <w:sz w:val="21"/>
      <w:szCs w:val="21"/>
    </w:rPr>
  </w:style>
  <w:style w:type="paragraph" w:styleId="ad">
    <w:name w:val="annotation text"/>
    <w:basedOn w:val="a"/>
    <w:link w:val="Char2"/>
    <w:uiPriority w:val="99"/>
    <w:semiHidden/>
    <w:unhideWhenUsed/>
    <w:rsid w:val="008B0D9E"/>
  </w:style>
  <w:style w:type="character" w:customStyle="1" w:styleId="Char2">
    <w:name w:val="批注文字 Char"/>
    <w:basedOn w:val="a0"/>
    <w:link w:val="ad"/>
    <w:uiPriority w:val="99"/>
    <w:semiHidden/>
    <w:rsid w:val="008B0D9E"/>
    <w:rPr>
      <w:kern w:val="0"/>
      <w:sz w:val="22"/>
    </w:rPr>
  </w:style>
  <w:style w:type="paragraph" w:styleId="ae">
    <w:name w:val="annotation subject"/>
    <w:basedOn w:val="ad"/>
    <w:next w:val="ad"/>
    <w:link w:val="Char3"/>
    <w:uiPriority w:val="99"/>
    <w:semiHidden/>
    <w:unhideWhenUsed/>
    <w:rsid w:val="008B0D9E"/>
    <w:rPr>
      <w:b/>
      <w:bCs/>
    </w:rPr>
  </w:style>
  <w:style w:type="character" w:customStyle="1" w:styleId="Char3">
    <w:name w:val="批注主题 Char"/>
    <w:basedOn w:val="Char2"/>
    <w:link w:val="ae"/>
    <w:uiPriority w:val="99"/>
    <w:semiHidden/>
    <w:rsid w:val="008B0D9E"/>
    <w:rPr>
      <w:b/>
      <w:bCs/>
      <w:kern w:val="0"/>
      <w:sz w:val="22"/>
    </w:rPr>
  </w:style>
  <w:style w:type="character" w:styleId="af">
    <w:name w:val="Strong"/>
    <w:qFormat/>
    <w:rsid w:val="00CB4CF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5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70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462442">
          <w:marLeft w:val="0"/>
          <w:marRight w:val="0"/>
          <w:marTop w:val="82"/>
          <w:marBottom w:val="8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18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jzhou@gzhmu.edu.cn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yperlink" Target="https://clinicaltrials.gov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8319421-4CA5-460A-857D-BEB453A771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0</Pages>
  <Words>13683</Words>
  <Characters>77995</Characters>
  <Application>Microsoft Office Word</Application>
  <DocSecurity>0</DocSecurity>
  <Lines>649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4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3yuan</dc:creator>
  <cp:keywords/>
  <dc:description/>
  <cp:lastModifiedBy>User</cp:lastModifiedBy>
  <cp:revision>7</cp:revision>
  <dcterms:created xsi:type="dcterms:W3CDTF">2020-04-06T02:12:00Z</dcterms:created>
  <dcterms:modified xsi:type="dcterms:W3CDTF">2020-04-27T10:15:00Z</dcterms:modified>
</cp:coreProperties>
</file>